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4BA43" w14:textId="1CFEF080" w:rsidR="00B03031" w:rsidRDefault="00B03031" w:rsidP="00883ED6">
      <w:pPr>
        <w:pStyle w:val="Title"/>
        <w:jc w:val="center"/>
      </w:pPr>
      <w:r>
        <w:t>Integrated Intensity-Based Technique for Coronary Artery Calcium Mass Measurement: A Phantom Study</w:t>
      </w:r>
    </w:p>
    <w:p w14:paraId="3FE647E2" w14:textId="77777777" w:rsidR="00883ED6" w:rsidRDefault="00883ED6" w:rsidP="00DF7F73">
      <w:pPr>
        <w:pStyle w:val="Subtitle"/>
        <w:jc w:val="center"/>
      </w:pPr>
    </w:p>
    <w:p w14:paraId="63D4AE69" w14:textId="684E96F3" w:rsidR="00DF7F73" w:rsidRDefault="00356B67" w:rsidP="00DF7F73">
      <w:pPr>
        <w:pStyle w:val="Subtitle"/>
        <w:jc w:val="center"/>
      </w:pPr>
      <w:r w:rsidRPr="008163B7">
        <w:t xml:space="preserve">Dale Black, </w:t>
      </w:r>
      <w:proofErr w:type="spellStart"/>
      <w:r w:rsidRPr="008163B7">
        <w:t>Xingshuo</w:t>
      </w:r>
      <w:proofErr w:type="spellEnd"/>
      <w:r w:rsidRPr="008163B7">
        <w:t xml:space="preserve"> Xiao, </w:t>
      </w:r>
      <w:proofErr w:type="spellStart"/>
      <w:r w:rsidRPr="008163B7">
        <w:t>Sabee</w:t>
      </w:r>
      <w:proofErr w:type="spellEnd"/>
      <w:r w:rsidRPr="008163B7">
        <w:t xml:space="preserve"> </w:t>
      </w:r>
      <w:proofErr w:type="spellStart"/>
      <w:r w:rsidRPr="008163B7">
        <w:t>Molloi</w:t>
      </w:r>
      <w:proofErr w:type="spellEnd"/>
    </w:p>
    <w:p w14:paraId="2A01DCB8" w14:textId="77777777" w:rsidR="000F35CB" w:rsidRPr="000F35CB" w:rsidRDefault="000F35CB" w:rsidP="000F35CB"/>
    <w:p w14:paraId="7133DF3D" w14:textId="77777777" w:rsidR="00DF7F73" w:rsidRPr="00D17EAB" w:rsidRDefault="00DF7F73" w:rsidP="00DF7F73">
      <w:pPr>
        <w:pStyle w:val="Subtitle"/>
        <w:jc w:val="center"/>
        <w:rPr>
          <w:rFonts w:cstheme="minorHAnsi"/>
        </w:rPr>
      </w:pPr>
      <w:r w:rsidRPr="00D17EAB">
        <w:rPr>
          <w:rFonts w:cstheme="minorHAnsi"/>
        </w:rPr>
        <w:t>Department of Radiological Sciences, University of California, Irvine,</w:t>
      </w:r>
    </w:p>
    <w:p w14:paraId="07837187" w14:textId="6E0812FB" w:rsidR="00DF7F73" w:rsidRPr="00DF7F73" w:rsidRDefault="00DF7F73" w:rsidP="00DF7F73">
      <w:pPr>
        <w:pStyle w:val="Subtitle"/>
        <w:jc w:val="center"/>
      </w:pPr>
      <w:r w:rsidRPr="00D17EAB">
        <w:rPr>
          <w:rFonts w:cstheme="minorHAnsi"/>
        </w:rPr>
        <w:t>Irvine, California, 92697, USA</w:t>
      </w:r>
    </w:p>
    <w:p w14:paraId="7B1DFF42" w14:textId="77777777" w:rsidR="00883ED6" w:rsidRDefault="00883ED6" w:rsidP="00883ED6">
      <w:pPr>
        <w:spacing w:line="480" w:lineRule="auto"/>
        <w:rPr>
          <w:rFonts w:cstheme="minorHAnsi"/>
          <w:b/>
          <w:sz w:val="22"/>
          <w:szCs w:val="22"/>
        </w:rPr>
      </w:pPr>
    </w:p>
    <w:p w14:paraId="70C47738" w14:textId="77777777" w:rsidR="00883ED6" w:rsidRDefault="00883ED6" w:rsidP="00883ED6">
      <w:pPr>
        <w:spacing w:line="480" w:lineRule="auto"/>
        <w:rPr>
          <w:rFonts w:cstheme="minorHAnsi"/>
          <w:b/>
          <w:sz w:val="22"/>
          <w:szCs w:val="22"/>
        </w:rPr>
      </w:pPr>
    </w:p>
    <w:p w14:paraId="727D5E70" w14:textId="77777777" w:rsidR="00883ED6" w:rsidRDefault="00883ED6" w:rsidP="00883ED6">
      <w:pPr>
        <w:spacing w:line="480" w:lineRule="auto"/>
        <w:rPr>
          <w:rFonts w:cstheme="minorHAnsi"/>
          <w:b/>
          <w:sz w:val="22"/>
          <w:szCs w:val="22"/>
        </w:rPr>
      </w:pPr>
    </w:p>
    <w:p w14:paraId="42B4CC4B" w14:textId="77777777" w:rsidR="00883ED6" w:rsidRDefault="00883ED6" w:rsidP="00883ED6">
      <w:pPr>
        <w:spacing w:line="480" w:lineRule="auto"/>
        <w:rPr>
          <w:rFonts w:cstheme="minorHAnsi"/>
          <w:b/>
          <w:sz w:val="22"/>
          <w:szCs w:val="22"/>
        </w:rPr>
      </w:pPr>
    </w:p>
    <w:p w14:paraId="6482B9A5" w14:textId="77777777" w:rsidR="00883ED6" w:rsidRDefault="00883ED6" w:rsidP="00883ED6">
      <w:pPr>
        <w:spacing w:line="480" w:lineRule="auto"/>
        <w:rPr>
          <w:rFonts w:cstheme="minorHAnsi"/>
          <w:b/>
          <w:sz w:val="22"/>
          <w:szCs w:val="22"/>
        </w:rPr>
      </w:pPr>
    </w:p>
    <w:p w14:paraId="451D2799" w14:textId="77777777" w:rsidR="00883ED6" w:rsidRDefault="00883ED6" w:rsidP="00883ED6">
      <w:pPr>
        <w:spacing w:line="480" w:lineRule="auto"/>
        <w:rPr>
          <w:rFonts w:cstheme="minorHAnsi"/>
          <w:b/>
          <w:sz w:val="22"/>
          <w:szCs w:val="22"/>
        </w:rPr>
      </w:pPr>
    </w:p>
    <w:p w14:paraId="7528D395" w14:textId="77777777" w:rsidR="00883ED6" w:rsidRDefault="00883ED6" w:rsidP="00883ED6">
      <w:pPr>
        <w:spacing w:line="480" w:lineRule="auto"/>
        <w:rPr>
          <w:rFonts w:cstheme="minorHAnsi"/>
          <w:b/>
          <w:sz w:val="22"/>
          <w:szCs w:val="22"/>
        </w:rPr>
      </w:pPr>
    </w:p>
    <w:p w14:paraId="40A772A8" w14:textId="77777777" w:rsidR="00883ED6" w:rsidRDefault="00883ED6" w:rsidP="00883ED6">
      <w:pPr>
        <w:spacing w:line="480" w:lineRule="auto"/>
        <w:rPr>
          <w:rFonts w:cstheme="minorHAnsi"/>
          <w:b/>
          <w:sz w:val="22"/>
          <w:szCs w:val="22"/>
        </w:rPr>
      </w:pPr>
    </w:p>
    <w:p w14:paraId="4C07C276" w14:textId="77777777" w:rsidR="00883ED6" w:rsidRDefault="00883ED6" w:rsidP="00883ED6">
      <w:pPr>
        <w:spacing w:line="480" w:lineRule="auto"/>
        <w:rPr>
          <w:rFonts w:cstheme="minorHAnsi"/>
          <w:b/>
          <w:sz w:val="22"/>
          <w:szCs w:val="22"/>
        </w:rPr>
      </w:pPr>
    </w:p>
    <w:p w14:paraId="261D5E81" w14:textId="77777777" w:rsidR="00883ED6" w:rsidRDefault="00883ED6" w:rsidP="00883ED6">
      <w:pPr>
        <w:spacing w:line="480" w:lineRule="auto"/>
        <w:rPr>
          <w:rFonts w:cstheme="minorHAnsi"/>
          <w:b/>
          <w:sz w:val="22"/>
          <w:szCs w:val="22"/>
        </w:rPr>
      </w:pPr>
    </w:p>
    <w:p w14:paraId="4AC00082" w14:textId="23B57CA1" w:rsidR="00883ED6" w:rsidRPr="00D17EAB" w:rsidRDefault="00883ED6" w:rsidP="00883ED6">
      <w:pPr>
        <w:spacing w:line="480" w:lineRule="auto"/>
        <w:rPr>
          <w:rFonts w:cstheme="minorHAnsi"/>
          <w:sz w:val="22"/>
          <w:szCs w:val="22"/>
        </w:rPr>
      </w:pPr>
      <w:r w:rsidRPr="00D17EAB">
        <w:rPr>
          <w:rFonts w:cstheme="minorHAnsi"/>
          <w:b/>
          <w:sz w:val="22"/>
          <w:szCs w:val="22"/>
        </w:rPr>
        <w:t>Address for Correspondence:</w:t>
      </w:r>
    </w:p>
    <w:p w14:paraId="42E04C00" w14:textId="77777777" w:rsidR="00883ED6" w:rsidRPr="00D17EAB" w:rsidRDefault="00883ED6" w:rsidP="00883ED6">
      <w:pPr>
        <w:widowControl w:val="0"/>
        <w:spacing w:line="480" w:lineRule="auto"/>
        <w:jc w:val="both"/>
        <w:rPr>
          <w:rFonts w:eastAsia="Calibri" w:cstheme="minorHAnsi"/>
          <w:sz w:val="22"/>
          <w:szCs w:val="22"/>
        </w:rPr>
      </w:pPr>
      <w:proofErr w:type="spellStart"/>
      <w:r w:rsidRPr="00D17EAB">
        <w:rPr>
          <w:rFonts w:eastAsia="Calibri" w:cstheme="minorHAnsi"/>
          <w:sz w:val="22"/>
          <w:szCs w:val="22"/>
        </w:rPr>
        <w:t>Sabee</w:t>
      </w:r>
      <w:proofErr w:type="spellEnd"/>
      <w:r w:rsidRPr="00D17EAB">
        <w:rPr>
          <w:rFonts w:eastAsia="Calibri" w:cstheme="minorHAnsi"/>
          <w:sz w:val="22"/>
          <w:szCs w:val="22"/>
        </w:rPr>
        <w:t xml:space="preserve"> </w:t>
      </w:r>
      <w:proofErr w:type="spellStart"/>
      <w:r w:rsidRPr="00D17EAB">
        <w:rPr>
          <w:rFonts w:eastAsia="Calibri" w:cstheme="minorHAnsi"/>
          <w:sz w:val="22"/>
          <w:szCs w:val="22"/>
        </w:rPr>
        <w:t>Molloi</w:t>
      </w:r>
      <w:proofErr w:type="spellEnd"/>
      <w:r w:rsidRPr="00D17EAB">
        <w:rPr>
          <w:rFonts w:eastAsia="Calibri" w:cstheme="minorHAnsi"/>
          <w:sz w:val="22"/>
          <w:szCs w:val="22"/>
        </w:rPr>
        <w:t>, Ph.D.</w:t>
      </w:r>
    </w:p>
    <w:p w14:paraId="31D06E7F"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Department of Radiological Sciences, Medical Sciences I, B-140</w:t>
      </w:r>
    </w:p>
    <w:p w14:paraId="242BD774"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University of California, Irvine, CA 92697</w:t>
      </w:r>
    </w:p>
    <w:p w14:paraId="40F54466"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 xml:space="preserve">Fax: </w:t>
      </w:r>
      <w:r w:rsidRPr="00D17EAB">
        <w:rPr>
          <w:rFonts w:cstheme="minorHAnsi"/>
          <w:sz w:val="22"/>
          <w:szCs w:val="22"/>
          <w:shd w:val="clear" w:color="auto" w:fill="FFFFFF"/>
        </w:rPr>
        <w:t>(949) 824-8115</w:t>
      </w:r>
    </w:p>
    <w:p w14:paraId="1C4DCCEE"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Telephone: (949) 824-5904</w:t>
      </w:r>
    </w:p>
    <w:p w14:paraId="32F4E67E" w14:textId="18131F74" w:rsidR="00883ED6" w:rsidRPr="0099614C" w:rsidRDefault="00883ED6" w:rsidP="0099614C">
      <w:pPr>
        <w:widowControl w:val="0"/>
        <w:spacing w:line="480" w:lineRule="auto"/>
        <w:jc w:val="both"/>
        <w:rPr>
          <w:rFonts w:eastAsia="Calibri" w:cstheme="minorHAnsi"/>
          <w:color w:val="0000FF"/>
          <w:u w:val="single"/>
        </w:rPr>
      </w:pPr>
      <w:r w:rsidRPr="00D17EAB">
        <w:rPr>
          <w:rFonts w:eastAsia="Calibri" w:cstheme="minorHAnsi"/>
          <w:sz w:val="22"/>
          <w:szCs w:val="22"/>
        </w:rPr>
        <w:t xml:space="preserve">E-mail: </w:t>
      </w:r>
      <w:r w:rsidRPr="002C01D2">
        <w:rPr>
          <w:rFonts w:eastAsia="Calibri" w:cstheme="minorHAnsi"/>
        </w:rPr>
        <w:t>symolloi@uci.edu</w:t>
      </w:r>
      <w:r w:rsidR="00266DA4">
        <w:br w:type="page"/>
      </w:r>
    </w:p>
    <w:p w14:paraId="3E109B07" w14:textId="083B7D72" w:rsidR="002B6CCB" w:rsidRDefault="004B322F" w:rsidP="002B61D2">
      <w:pPr>
        <w:pStyle w:val="Heading1"/>
        <w:spacing w:line="480" w:lineRule="auto"/>
        <w:jc w:val="center"/>
      </w:pPr>
      <w:r>
        <w:lastRenderedPageBreak/>
        <w:t>Abstract</w:t>
      </w:r>
    </w:p>
    <w:p w14:paraId="1BF0BDF3" w14:textId="0D035D21" w:rsidR="00230D64" w:rsidRDefault="00230D64" w:rsidP="002B61D2">
      <w:pPr>
        <w:pStyle w:val="Heading2"/>
        <w:spacing w:line="480" w:lineRule="auto"/>
      </w:pPr>
      <w:r>
        <w:t>Background</w:t>
      </w:r>
    </w:p>
    <w:p w14:paraId="55186AA4" w14:textId="6DDC1F78" w:rsidR="00230D64" w:rsidRPr="00230D64" w:rsidRDefault="00230D64" w:rsidP="002B61D2">
      <w:pPr>
        <w:spacing w:line="480" w:lineRule="auto"/>
      </w:pPr>
      <w:proofErr w:type="spellStart"/>
      <w:r>
        <w:t>Agatston</w:t>
      </w:r>
      <w:proofErr w:type="spellEnd"/>
      <w:r>
        <w:t xml:space="preserve"> scoring, the traditional method for measuring coronary artery calcium, is limited in its ability to </w:t>
      </w:r>
      <w:r w:rsidR="0067755E">
        <w:t xml:space="preserve">accurately </w:t>
      </w:r>
      <w:r>
        <w:t>quantify low-density calcifications, among other things. Th</w:t>
      </w:r>
      <w:r w:rsidR="00836D96">
        <w:t xml:space="preserve">e inaccuracy of </w:t>
      </w:r>
      <w:proofErr w:type="spellStart"/>
      <w:r w:rsidR="00836D96">
        <w:t>Agatston</w:t>
      </w:r>
      <w:proofErr w:type="spellEnd"/>
      <w:r w:rsidR="00836D96">
        <w:t xml:space="preserve"> scoring</w:t>
      </w:r>
      <w:r>
        <w:t xml:space="preserve"> is likely due</w:t>
      </w:r>
      <w:r w:rsidR="00836D96">
        <w:t xml:space="preserve"> partly</w:t>
      </w:r>
      <w:r>
        <w:t xml:space="preserve"> to the arbitrary thresholding requirement of </w:t>
      </w:r>
      <w:proofErr w:type="spellStart"/>
      <w:r>
        <w:t>Agatston</w:t>
      </w:r>
      <w:proofErr w:type="spellEnd"/>
      <w:r>
        <w:t xml:space="preserve"> scorin</w:t>
      </w:r>
      <w:r w:rsidR="00EE4E5B">
        <w:t>g.</w:t>
      </w:r>
      <w:r w:rsidR="0067755E">
        <w:t xml:space="preserve"> </w:t>
      </w:r>
    </w:p>
    <w:p w14:paraId="46AF2103" w14:textId="1F78B183" w:rsidR="00230D64" w:rsidRDefault="00230D64" w:rsidP="002B61D2">
      <w:pPr>
        <w:pStyle w:val="Heading2"/>
        <w:spacing w:line="480" w:lineRule="auto"/>
      </w:pPr>
      <w:r>
        <w:t>Purpose</w:t>
      </w:r>
    </w:p>
    <w:p w14:paraId="2EA05C33" w14:textId="34A34DF0" w:rsidR="0067755E" w:rsidRPr="0067755E" w:rsidRDefault="0067755E" w:rsidP="002B61D2">
      <w:pPr>
        <w:spacing w:line="480" w:lineRule="auto"/>
      </w:pPr>
      <w:r>
        <w:t>A calcium quantification technique that removes the need for arbitrary thresholding and is more accurate, sensitive, reproducible, and robust is neede</w:t>
      </w:r>
      <w:r w:rsidR="00836D96">
        <w:t>d. Improvements to calcium scoring will likely improve</w:t>
      </w:r>
      <w:r>
        <w:t xml:space="preserve"> patient </w:t>
      </w:r>
      <w:r w:rsidR="00836D96">
        <w:t>risk stratification</w:t>
      </w:r>
      <w:r>
        <w:t xml:space="preserve"> and outcome.</w:t>
      </w:r>
    </w:p>
    <w:p w14:paraId="16EBAF42" w14:textId="02C9F787" w:rsidR="00230D64" w:rsidRDefault="00230D64" w:rsidP="002B61D2">
      <w:pPr>
        <w:pStyle w:val="Heading2"/>
        <w:spacing w:line="480" w:lineRule="auto"/>
      </w:pPr>
      <w:r>
        <w:t>Methods</w:t>
      </w:r>
    </w:p>
    <w:p w14:paraId="1929A480" w14:textId="66AF2DFE" w:rsidR="00FF234D" w:rsidRPr="00FF234D" w:rsidRDefault="00FF234D" w:rsidP="002B61D2">
      <w:pPr>
        <w:spacing w:line="480" w:lineRule="auto"/>
      </w:pPr>
      <w:r>
        <w:t xml:space="preserve">The integrated Hounsfield technique was adapted for calcium scoring (integrated calcium </w:t>
      </w:r>
      <w:r w:rsidR="00113F85">
        <w:t>mass</w:t>
      </w:r>
      <w:r>
        <w:t xml:space="preserve">). Integrated calcium </w:t>
      </w:r>
      <w:r w:rsidR="00113F85">
        <w:t xml:space="preserve">mass </w:t>
      </w:r>
      <w:r>
        <w:t xml:space="preserve">requires no thresholding and includes all calcium information within an image. This study utilized </w:t>
      </w:r>
      <w:r w:rsidR="004D7B30">
        <w:t>phantom images a</w:t>
      </w:r>
      <w:r w:rsidR="004B0C1C">
        <w:t>c</w:t>
      </w:r>
      <w:r w:rsidR="004D7B30">
        <w:t xml:space="preserve">quired by G van </w:t>
      </w:r>
      <w:proofErr w:type="spellStart"/>
      <w:r w:rsidR="004D7B30">
        <w:t>Praagh</w:t>
      </w:r>
      <w:proofErr w:type="spellEnd"/>
      <w:r w:rsidR="004D7B30">
        <w:t xml:space="preserve"> et al., </w:t>
      </w:r>
      <w:r w:rsidR="00AE560D">
        <w:t xml:space="preserve">with calcium </w:t>
      </w:r>
      <w:r w:rsidR="00570A63" w:rsidRPr="00570A63">
        <w:t>hydroxyapatite (HA) densities</w:t>
      </w:r>
      <w:r w:rsidR="00AE560D">
        <w:t xml:space="preserve"> in the range of </w:t>
      </w:r>
      <w:r w:rsidR="005643B1">
        <w:t>200-</w:t>
      </w:r>
      <w:r w:rsidR="005643B1" w:rsidRPr="005643B1">
        <w:t>800 mgHAcm</w:t>
      </w:r>
      <w:r w:rsidR="005643B1" w:rsidRPr="00773208">
        <w:rPr>
          <w:vertAlign w:val="superscript"/>
        </w:rPr>
        <w:t xml:space="preserve">-3 </w:t>
      </w:r>
      <w:r>
        <w:t xml:space="preserve">to measure calcium according to integrated calcium </w:t>
      </w:r>
      <w:r w:rsidR="00113F85">
        <w:t xml:space="preserve">mass </w:t>
      </w:r>
      <w:r>
        <w:t xml:space="preserve">and </w:t>
      </w:r>
      <w:proofErr w:type="spellStart"/>
      <w:r>
        <w:t>Agatston</w:t>
      </w:r>
      <w:proofErr w:type="spellEnd"/>
      <w:r>
        <w:t xml:space="preserve"> scoring. The </w:t>
      </w:r>
      <w:r w:rsidR="005A7830">
        <w:t xml:space="preserve">calcium mass was known, which allowed for accuracy, reproducibility, sensitivity, and robustness comparisons between integrated calcium </w:t>
      </w:r>
      <w:r w:rsidR="00113F85">
        <w:t xml:space="preserve">mass </w:t>
      </w:r>
      <w:r w:rsidR="005A7830">
        <w:t xml:space="preserve">and </w:t>
      </w:r>
      <w:proofErr w:type="spellStart"/>
      <w:r w:rsidR="005A7830">
        <w:t>Agatston</w:t>
      </w:r>
      <w:proofErr w:type="spellEnd"/>
      <w:r w:rsidR="005A7830">
        <w:t xml:space="preserve"> scoring. Multiple </w:t>
      </w:r>
      <w:r w:rsidR="00654A80">
        <w:t xml:space="preserve">CT </w:t>
      </w:r>
      <w:r w:rsidR="005A7830">
        <w:t>vendors (Canon, GE, Philips, Siemens) were used during the image acquisition phase, which</w:t>
      </w:r>
      <w:r w:rsidR="00A5354B">
        <w:t xml:space="preserve"> provided a</w:t>
      </w:r>
      <w:r w:rsidR="005A7830">
        <w:t xml:space="preserve"> more robust comparison between the two calcium scoring techniques. </w:t>
      </w:r>
      <w:r w:rsidR="00F1433C" w:rsidRPr="00F1433C">
        <w:t xml:space="preserve">Three calcification inserts of different diameters (1, 3, and 5 mm) and different HA densities </w:t>
      </w:r>
      <w:r w:rsidR="00F1433C">
        <w:t xml:space="preserve">(200, 400, and 800 </w:t>
      </w:r>
      <w:r w:rsidR="00F1433C" w:rsidRPr="00783BB8">
        <w:t>mgHAcm</w:t>
      </w:r>
      <w:r w:rsidR="00F1433C" w:rsidRPr="00783BB8">
        <w:rPr>
          <w:vertAlign w:val="superscript"/>
        </w:rPr>
        <w:t>-</w:t>
      </w:r>
      <w:r w:rsidR="00F1433C">
        <w:rPr>
          <w:vertAlign w:val="superscript"/>
        </w:rPr>
        <w:t>3</w:t>
      </w:r>
      <w:r w:rsidR="00F1433C">
        <w:t xml:space="preserve">) </w:t>
      </w:r>
      <w:r w:rsidR="00F1433C" w:rsidRPr="00F1433C">
        <w:t xml:space="preserve">were </w:t>
      </w:r>
      <w:r w:rsidR="00F1433C" w:rsidRPr="00F1433C">
        <w:lastRenderedPageBreak/>
        <w:t>placed within the phantom</w:t>
      </w:r>
      <w:r w:rsidR="00D91713">
        <w:t xml:space="preserve">. The effect of motion was also analyzed using a dynamic phantom. All dynamic phantom calcium inserts were 5.0 </w:t>
      </w:r>
      <w:r w:rsidR="00D91713" w:rsidRPr="00DA7762">
        <w:t>±</w:t>
      </w:r>
      <w:r w:rsidR="00D91713">
        <w:t xml:space="preserve"> 0.1 mm in diameter with a length of 10.0 </w:t>
      </w:r>
      <w:r w:rsidR="00D91713" w:rsidRPr="00DA7762">
        <w:t>±</w:t>
      </w:r>
      <w:r w:rsidR="00D91713">
        <w:t xml:space="preserve"> 0.1 mm. The four different densities were </w:t>
      </w:r>
      <w:r w:rsidR="00D91713" w:rsidRPr="00DA7762">
        <w:t>196 ± 3, 380 ± 2, 408 ± 2, and 800 ± 2 mgHAcm</w:t>
      </w:r>
      <w:r w:rsidR="00D91713" w:rsidRPr="00DA7762">
        <w:rPr>
          <w:vertAlign w:val="superscript"/>
        </w:rPr>
        <w:t>-3</w:t>
      </w:r>
      <w:r w:rsidR="00D91713">
        <w:t>.</w:t>
      </w:r>
    </w:p>
    <w:p w14:paraId="710C25B2" w14:textId="632E5FA5" w:rsidR="00230D64" w:rsidRDefault="00230D64" w:rsidP="002B61D2">
      <w:pPr>
        <w:pStyle w:val="Heading2"/>
        <w:spacing w:line="480" w:lineRule="auto"/>
      </w:pPr>
      <w:r>
        <w:t>Results</w:t>
      </w:r>
    </w:p>
    <w:p w14:paraId="29A114D8" w14:textId="46642F0B" w:rsidR="002621CF" w:rsidRPr="00410137" w:rsidRDefault="002621CF" w:rsidP="002B61D2">
      <w:pPr>
        <w:spacing w:line="480" w:lineRule="auto"/>
        <w:rPr>
          <w:rFonts w:eastAsiaTheme="minorEastAsia"/>
        </w:rPr>
      </w:pPr>
      <w:r>
        <w:t xml:space="preserve">Integrated calcium </w:t>
      </w:r>
      <w:r w:rsidR="00113F85">
        <w:t xml:space="preserve">mass </w:t>
      </w:r>
      <w:r>
        <w:t xml:space="preserve">was more accurate than </w:t>
      </w:r>
      <w:proofErr w:type="spellStart"/>
      <w:r w:rsidRPr="007D50F7">
        <w:rPr>
          <w:rFonts w:cstheme="minorHAnsi"/>
        </w:rPr>
        <w:t>Agatston</w:t>
      </w:r>
      <w:proofErr w:type="spellEnd"/>
      <w:r w:rsidRPr="007D50F7">
        <w:rPr>
          <w:rFonts w:cstheme="minorHAnsi"/>
        </w:rPr>
        <w:t xml:space="preserve"> scoring </w:t>
      </w:r>
      <w:r w:rsidR="00410137" w:rsidRPr="007D50F7">
        <w:rPr>
          <w:rFonts w:cstheme="minorHAnsi"/>
        </w:rPr>
        <w:t>for</w:t>
      </w:r>
      <w:r w:rsidRPr="007D50F7">
        <w:rPr>
          <w:rFonts w:cstheme="minorHAnsi"/>
        </w:rPr>
        <w:t xml:space="preserve"> stationary scans</w:t>
      </w:r>
      <w:r w:rsidR="00410137" w:rsidRPr="007D50F7">
        <w:rPr>
          <w:rFonts w:cstheme="minorHAnsi"/>
        </w:rPr>
        <w:t xml:space="preserve"> </w:t>
      </w:r>
      <w:r w:rsidRPr="007D50F7">
        <w:rPr>
          <w:rFonts w:cstheme="minorHAnsi"/>
        </w:rPr>
        <w:t>(</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Integrated</m:t>
            </m:r>
          </m:sub>
        </m:sSub>
        <m:r>
          <w:rPr>
            <w:rFonts w:ascii="Cambria Math" w:hAnsi="Cambria Math" w:cstheme="minorHAnsi"/>
          </w:rPr>
          <m:t>=2.87</m:t>
        </m:r>
      </m:oMath>
      <w:r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Agatson</m:t>
            </m:r>
          </m:sub>
        </m:sSub>
        <m:r>
          <w:rPr>
            <w:rFonts w:ascii="Cambria Math" w:hAnsi="Cambria Math" w:cstheme="minorHAnsi"/>
          </w:rPr>
          <m:t>=4.07</m:t>
        </m:r>
      </m:oMath>
      <w:r w:rsidRPr="007D50F7">
        <w:rPr>
          <w:rFonts w:cstheme="minorHAnsi"/>
        </w:rPr>
        <w:t>) and motion affected scans</w:t>
      </w:r>
      <w:r w:rsidR="00410137"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Integrated</m:t>
            </m:r>
          </m:sub>
        </m:sSub>
        <m:r>
          <w:rPr>
            <w:rFonts w:ascii="Cambria Math" w:hAnsi="Cambria Math" w:cstheme="minorHAnsi"/>
          </w:rPr>
          <m:t>=9.70</m:t>
        </m:r>
      </m:oMath>
      <w:r w:rsidR="00410137"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Agatson</m:t>
            </m:r>
          </m:sub>
        </m:sSub>
        <m:r>
          <w:rPr>
            <w:rFonts w:ascii="Cambria Math" w:hAnsi="Cambria Math" w:cstheme="minorHAnsi"/>
          </w:rPr>
          <m:t>=19.98</m:t>
        </m:r>
      </m:oMath>
      <w:r w:rsidR="00410137" w:rsidRPr="007D50F7">
        <w:rPr>
          <w:rFonts w:cstheme="minorHAnsi"/>
        </w:rPr>
        <w:t>)</w:t>
      </w:r>
      <w:r w:rsidR="00654A80" w:rsidRPr="007D50F7">
        <w:rPr>
          <w:rFonts w:cstheme="minorHAnsi"/>
        </w:rPr>
        <w:t>. On average, integrated</w:t>
      </w:r>
      <w:r w:rsidR="00654A80">
        <w:t xml:space="preserve"> calcium </w:t>
      </w:r>
      <w:r w:rsidR="00113F85">
        <w:t xml:space="preserve">mass </w:t>
      </w:r>
      <w:r w:rsidR="00654A80">
        <w:t xml:space="preserve">was more reproducible than </w:t>
      </w:r>
      <w:proofErr w:type="spellStart"/>
      <w:r w:rsidR="00654A80">
        <w:t>Agatston</w:t>
      </w:r>
      <w:proofErr w:type="spellEnd"/>
      <w:r w:rsidR="00654A80">
        <w:t xml:space="preserve"> scoring for two of the CT vendors. The percentage of false-negative</w:t>
      </w:r>
      <w:r w:rsidR="00E97556">
        <w:t xml:space="preserve"> and false-positive</w:t>
      </w:r>
      <w:r w:rsidR="00654A80">
        <w:t xml:space="preserve"> calcium scores </w:t>
      </w:r>
      <w:r w:rsidR="00E97556">
        <w:t xml:space="preserve">were </w:t>
      </w:r>
      <w:r w:rsidR="00654A80">
        <w:t xml:space="preserve">lower for integrated calcium </w:t>
      </w:r>
      <w:r w:rsidR="00113F85">
        <w:t xml:space="preserve">mass </w:t>
      </w:r>
      <w:r w:rsidR="00654A80">
        <w:t>(</w:t>
      </w:r>
      <w:r w:rsidR="00E97556">
        <w:t>15.00</w:t>
      </w:r>
      <w:r w:rsidR="007D50F7">
        <w:t>%</w:t>
      </w:r>
      <w:r w:rsidR="00E97556">
        <w:t>, 0.00%</w:t>
      </w:r>
      <w:r w:rsidR="007D50F7">
        <w:t xml:space="preserve">) than </w:t>
      </w:r>
      <w:proofErr w:type="spellStart"/>
      <w:r w:rsidR="007D50F7">
        <w:t>Agatston</w:t>
      </w:r>
      <w:proofErr w:type="spellEnd"/>
      <w:r w:rsidR="007D50F7">
        <w:t xml:space="preserve"> scoring (</w:t>
      </w:r>
      <w:r w:rsidR="00E97556">
        <w:t>28.33</w:t>
      </w:r>
      <w:r w:rsidR="007D50F7">
        <w:t>%</w:t>
      </w:r>
      <w:r w:rsidR="00E97556">
        <w:t>, 6.67%</w:t>
      </w:r>
      <w:r w:rsidR="007D50F7">
        <w:t xml:space="preserve">). Integrated calcium </w:t>
      </w:r>
      <w:r w:rsidR="00113F85">
        <w:t xml:space="preserve">mass </w:t>
      </w:r>
      <w:r w:rsidR="007D50F7">
        <w:t xml:space="preserve">was more robust to changes </w:t>
      </w:r>
      <w:r w:rsidR="00E97556">
        <w:t xml:space="preserve">in </w:t>
      </w:r>
      <w:r w:rsidR="007D50F7">
        <w:t xml:space="preserve">scan parameters than </w:t>
      </w:r>
      <w:proofErr w:type="spellStart"/>
      <w:r w:rsidR="007D50F7">
        <w:t>Agatston</w:t>
      </w:r>
      <w:proofErr w:type="spellEnd"/>
      <w:r w:rsidR="007D50F7">
        <w:t xml:space="preserve"> scoring</w:t>
      </w:r>
      <w:r w:rsidR="006A5333">
        <w:t xml:space="preserve">. </w:t>
      </w:r>
    </w:p>
    <w:p w14:paraId="2F3CC229" w14:textId="77777777" w:rsidR="007D50F7" w:rsidRDefault="00230D64" w:rsidP="002B61D2">
      <w:pPr>
        <w:pStyle w:val="Heading2"/>
        <w:spacing w:line="480" w:lineRule="auto"/>
      </w:pPr>
      <w:r>
        <w:t>Conclusions</w:t>
      </w:r>
    </w:p>
    <w:p w14:paraId="1F3DFF60" w14:textId="073A88FD" w:rsidR="002B6CCB" w:rsidRPr="00230D64" w:rsidRDefault="004E3208" w:rsidP="004E3208">
      <w:pPr>
        <w:spacing w:line="480" w:lineRule="auto"/>
      </w:pPr>
      <w:r>
        <w:t xml:space="preserve">The results of this study indicate that integrated calcium mass is more accurate, reproducible, and sensitive than </w:t>
      </w:r>
      <w:proofErr w:type="spellStart"/>
      <w:r>
        <w:t>Agatston</w:t>
      </w:r>
      <w:proofErr w:type="spellEnd"/>
      <w:r>
        <w:t xml:space="preserve"> scoring on a variety of different CT vendors. The substantial reduction in false-negative scores for integrated calcium mass is likely to improve risk-stratification for patients undergoing calcium scoring and their potential outcome.</w:t>
      </w:r>
      <w:r w:rsidR="002B6CCB">
        <w:br w:type="page"/>
      </w:r>
    </w:p>
    <w:p w14:paraId="40D0E491" w14:textId="74739060" w:rsidR="004B322F" w:rsidRDefault="004B322F" w:rsidP="002B61D2">
      <w:pPr>
        <w:pStyle w:val="Heading1"/>
        <w:spacing w:line="480" w:lineRule="auto"/>
      </w:pPr>
      <w:r>
        <w:lastRenderedPageBreak/>
        <w:t>I. Introduction</w:t>
      </w:r>
    </w:p>
    <w:p w14:paraId="61A0B58A" w14:textId="3DFC2934" w:rsidR="008E7B68" w:rsidRDefault="008E7B68" w:rsidP="002B61D2">
      <w:pPr>
        <w:spacing w:line="480" w:lineRule="auto"/>
      </w:pPr>
      <w:r>
        <w:t>Coronary artery calcification (CAC) scoring is an important marker of atherosclerosis</w:t>
      </w:r>
      <w:r w:rsidR="00773208">
        <w:t xml:space="preserve"> </w:t>
      </w:r>
      <w:r w:rsidR="00773208">
        <w:fldChar w:fldCharType="begin"/>
      </w:r>
      <w:r w:rsidR="00773208">
        <w:instrText xml:space="preserve"> ADDIN ZOTERO_ITEM CSL_CITATION {"citationID":"tDbjsTQs","properties":{"formattedCitation":"[1]","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773208">
        <w:fldChar w:fldCharType="separate"/>
      </w:r>
      <w:r w:rsidR="00773208">
        <w:rPr>
          <w:noProof/>
        </w:rPr>
        <w:t>[1]</w:t>
      </w:r>
      <w:r w:rsidR="00773208">
        <w:fldChar w:fldCharType="end"/>
      </w:r>
      <w:r>
        <w:t xml:space="preserve">. Calcium scoring is a technique </w:t>
      </w:r>
      <w:r w:rsidR="00E433B7">
        <w:t>that</w:t>
      </w:r>
      <w:r>
        <w:t xml:space="preserve"> utilize</w:t>
      </w:r>
      <w:r w:rsidR="00637970">
        <w:t>s</w:t>
      </w:r>
      <w:r>
        <w:t xml:space="preserve"> computed tomography (CT) to </w:t>
      </w:r>
      <w:r w:rsidR="00637970">
        <w:t>measure</w:t>
      </w:r>
      <w:r>
        <w:t xml:space="preserve"> the amount of calcium contained within a </w:t>
      </w:r>
      <w:r w:rsidR="00E433B7">
        <w:t>patient's</w:t>
      </w:r>
      <w:r>
        <w:t xml:space="preserve"> coronary arteries. Calcium scoring is </w:t>
      </w:r>
      <w:r w:rsidR="00E433B7">
        <w:t>a significant</w:t>
      </w:r>
      <w:r>
        <w:t xml:space="preserve"> predictor of heart disease</w:t>
      </w:r>
      <w:r w:rsidR="00637970">
        <w:t xml:space="preserve">, </w:t>
      </w:r>
      <w:r>
        <w:t xml:space="preserve">the </w:t>
      </w:r>
      <w:r w:rsidR="00DD1418">
        <w:t xml:space="preserve">most </w:t>
      </w:r>
      <w:r>
        <w:t>common cause of death worldwide</w:t>
      </w:r>
      <w:r w:rsidR="00773208">
        <w:t xml:space="preserve"> </w:t>
      </w:r>
      <w:r w:rsidR="00773208">
        <w:fldChar w:fldCharType="begin"/>
      </w:r>
      <w:r w:rsidR="00773208">
        <w:instrText xml:space="preserve"> ADDIN ZOTERO_ITEM CSL_CITATION {"citationID":"VaOMxB0P","properties":{"formattedCitation":"[2], [3]","plainCitation":"[2], [3]","noteIndex":0},"citationItems":[{"id":272,"uris":["http://zotero.org/users/6884353/items/HK9PR5M3"],"itemData":{"id":272,"type":"webpage","title":"Predictive Value of Coronary Artery Calcium Score Categories for Coronary Events Versus Strokes: Impact of Sex and Race | Circulation: Cardiovascular Imaging","URL":"https://www.ahajournals.org/doi/10.1161/CIRCIMAGING.119.010153","accessed":{"date-parts":[["2022",6,3]]}}},{"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773208">
        <w:fldChar w:fldCharType="separate"/>
      </w:r>
      <w:r w:rsidR="00773208">
        <w:rPr>
          <w:noProof/>
        </w:rPr>
        <w:t>[2], [3]</w:t>
      </w:r>
      <w:r w:rsidR="00773208">
        <w:fldChar w:fldCharType="end"/>
      </w:r>
      <w:r>
        <w:t xml:space="preserve">. </w:t>
      </w:r>
    </w:p>
    <w:p w14:paraId="5F185982" w14:textId="77777777" w:rsidR="008A06BF" w:rsidRPr="008E7B68" w:rsidRDefault="008A06BF" w:rsidP="002B61D2">
      <w:pPr>
        <w:spacing w:line="480" w:lineRule="auto"/>
      </w:pPr>
    </w:p>
    <w:p w14:paraId="2CFCBDF3" w14:textId="0D87A800" w:rsidR="008E7B68" w:rsidRDefault="008E7B68" w:rsidP="002B61D2">
      <w:pPr>
        <w:spacing w:line="480" w:lineRule="auto"/>
      </w:pPr>
      <w:proofErr w:type="spellStart"/>
      <w:r>
        <w:t>Agatston</w:t>
      </w:r>
      <w:proofErr w:type="spellEnd"/>
      <w:r>
        <w:t xml:space="preserve"> scoring is the most common calcium scoring technique </w:t>
      </w:r>
      <w:r w:rsidR="00773208">
        <w:fldChar w:fldCharType="begin"/>
      </w:r>
      <w:r w:rsidR="00773208">
        <w:instrText xml:space="preserve"> ADDIN ZOTERO_ITEM CSL_CITATION {"citationID":"ClWc2u90","properties":{"formattedCitation":"[4]","plainCitation":"[4]","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773208">
        <w:fldChar w:fldCharType="separate"/>
      </w:r>
      <w:r w:rsidR="00773208">
        <w:rPr>
          <w:noProof/>
        </w:rPr>
        <w:t>[4]</w:t>
      </w:r>
      <w:r w:rsidR="00773208">
        <w:fldChar w:fldCharType="end"/>
      </w:r>
      <w:r>
        <w:t xml:space="preserve">. </w:t>
      </w:r>
      <w:proofErr w:type="spellStart"/>
      <w:r>
        <w:t>Agatston</w:t>
      </w:r>
      <w:proofErr w:type="spellEnd"/>
      <w:r>
        <w:t xml:space="preserve"> scoring is a good predictor of major adverse cardiac events (MACE)</w:t>
      </w:r>
      <w:r w:rsidR="00773208">
        <w:t xml:space="preserve"> </w:t>
      </w:r>
      <w:r w:rsidR="00773208">
        <w:fldChar w:fldCharType="begin"/>
      </w:r>
      <w:r w:rsidR="00773208">
        <w:instrText xml:space="preserve"> ADDIN ZOTERO_ITEM CSL_CITATION {"citationID":"HOie4WD4","properties":{"formattedCitation":"[5]","plainCitation":"[5]","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73208">
        <w:fldChar w:fldCharType="separate"/>
      </w:r>
      <w:r w:rsidR="00773208">
        <w:rPr>
          <w:noProof/>
        </w:rPr>
        <w:t>[5]</w:t>
      </w:r>
      <w:r w:rsidR="00773208">
        <w:fldChar w:fldCharType="end"/>
      </w:r>
      <w:r>
        <w:t xml:space="preserve"> but has been shown to characterize a significant number of patients </w:t>
      </w:r>
      <w:r w:rsidR="0072056A">
        <w:t xml:space="preserve">as </w:t>
      </w:r>
      <w:r w:rsidR="00A31EBD">
        <w:t>containing</w:t>
      </w:r>
      <w:r>
        <w:t xml:space="preserve"> zero</w:t>
      </w:r>
      <w:r w:rsidR="00637970">
        <w:t>-</w:t>
      </w:r>
      <w:r>
        <w:t xml:space="preserve">CAC (CAC=0) </w:t>
      </w:r>
      <w:r w:rsidR="0072056A">
        <w:t xml:space="preserve">while </w:t>
      </w:r>
      <w:r w:rsidR="00637970">
        <w:t>still</w:t>
      </w:r>
      <w:r>
        <w:t xml:space="preserve"> </w:t>
      </w:r>
      <w:r w:rsidR="00637970">
        <w:t>develop</w:t>
      </w:r>
      <w:r w:rsidR="0072056A">
        <w:t xml:space="preserve">ing </w:t>
      </w:r>
      <w:r>
        <w:t xml:space="preserve">MACE </w:t>
      </w:r>
      <w:r w:rsidR="00773208">
        <w:fldChar w:fldCharType="begin"/>
      </w:r>
      <w:r w:rsidR="00773208">
        <w:instrText xml:space="preserve"> ADDIN ZOTERO_ITEM CSL_CITATION {"citationID":"F17yQZ8T","properties":{"formattedCitation":"[6]","plainCitation":"[6]","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73208">
        <w:fldChar w:fldCharType="separate"/>
      </w:r>
      <w:r w:rsidR="00773208">
        <w:rPr>
          <w:noProof/>
        </w:rPr>
        <w:t>[6]</w:t>
      </w:r>
      <w:r w:rsidR="00773208">
        <w:fldChar w:fldCharType="end"/>
      </w:r>
      <w:r>
        <w:t xml:space="preserve">. One possible reason </w:t>
      </w:r>
      <w:r w:rsidR="008A06BF">
        <w:t xml:space="preserve">for this discrepancy </w:t>
      </w:r>
      <w:r>
        <w:t xml:space="preserve">is the intensity-based thresholding that </w:t>
      </w:r>
      <w:proofErr w:type="spellStart"/>
      <w:r>
        <w:t>Agatston</w:t>
      </w:r>
      <w:proofErr w:type="spellEnd"/>
      <w:r>
        <w:t xml:space="preserve"> scoring requires, which makes </w:t>
      </w:r>
      <w:r w:rsidR="00093770">
        <w:t>it hard to detect</w:t>
      </w:r>
      <w:r>
        <w:t xml:space="preserve"> </w:t>
      </w:r>
      <w:r w:rsidR="00E433B7">
        <w:t>low-density</w:t>
      </w:r>
      <w:r>
        <w:t xml:space="preserve"> calcifications</w:t>
      </w:r>
      <w:r w:rsidR="00093770">
        <w:t xml:space="preserve"> below the arbitrary threshold of 130 Hounsfield units</w:t>
      </w:r>
      <w:r>
        <w:t>.</w:t>
      </w:r>
      <w:r w:rsidR="00040F6F">
        <w:t xml:space="preserve"> Another possibility is </w:t>
      </w:r>
      <w:r w:rsidR="00201E3E">
        <w:t xml:space="preserve">that </w:t>
      </w:r>
      <w:r w:rsidR="00040F6F">
        <w:t xml:space="preserve">these patients may have plaques that have not yet calcified </w:t>
      </w:r>
      <w:r w:rsidR="00040F6F">
        <w:fldChar w:fldCharType="begin"/>
      </w:r>
      <w:r w:rsidR="00040F6F">
        <w:instrText xml:space="preserve"> ADDIN ZOTERO_ITEM CSL_CITATION {"citationID":"CjLN856R","properties":{"formattedCitation":"[7]","plainCitation":"[7]","noteIndex":0},"citationItems":[{"id":439,"uris":["http://zotero.org/users/6884353/items/YZM24USE"],"itemData":{"id":439,"type":"article-journal","abstract":"IMPORTANCE: The diagnostic value is unclear of a 0 coronary artery calcium (CAC) score to rule out obstructive coronary artery disease (CAD) and near-term clinical events across different age groups.\nOBJECTIVE: To assess the diagnostic value of a CAC score of 0 for reducing the likelihood of obstructive CAD and to assess the implications of such a CAC score and obstructive CAD across different age groups.\nDESIGN, SETTING, AND PARTICIPANTS: This cohort study obtained data from the Western Denmark Heart Registry and had a median follow-up time of 4.3 years. Included patients were aged 18 years or older who underwent computed tomography angiography (CTA) between January 1, 2008, and December 31, 2017, because of symptoms that were suggestive of CAD. Data analysis was performed from April 5 to July 7, 2021.\nEXPOSURES: Obstructive CAD, which was defined as 50% or more luminal stenosis.\nMAIN OUTCOMES AND MEASURES: Proportion of individuals with obstructive CAD who had a CAC score of 0. Risk-adjusted diagnostic likelihood ratios were used to assess the diagnostic value of a CAC score of 0 for reducing the likelihood of obstructive CAD beyond clinical variables. Risk factors associated with myocardial infarction and death were estimated.\nRESULTS: A total of 23 759 symptomatic patients, of whom 12 771 (54%) had a CAC score of 0, were included. This cohort had a median (IQR) age of 58 (49-65) years and was primarily composed of women (13 160 [55%]). Overall, the prevalence of obstructive CAD was relatively low across all age groups, ranging from 3% (39 of 1278 patients) in those who were younger than 40 years to 8% (52 of 619) among those who were 70 years or older. In patients with obstructive CAD, 14% (725 of 5043) had a CAC score of 0, and the prevalence varied across age groups from 58% (39 of 68) among those who were younger than 40 years, 34% (192 of 562) among those aged 40 to 49 years, 18% (268 of 1486) among those aged 50 to 59 years, 9% (174 of 1963) among those aged 60 to 69 years, to 5% (52 of 964) among those who were 70 years or older. The added diagnostic value of a CAC score of 0 decreased at a younger age, with a risk factor-adjusted diagnostic likelihood ratio of a CAC score of 0 ranging from 0.68 (approximately 32% lower likelihood of obstructive CAD than expected) in those who were younger than 40 years to 0.18 (approximately 82% lower likelihood than expected) in those who were 70 years or older. The presence of obstructive vs nonobstructive CAD among those with a CAC score of 0 was associated with a multivariable adjusted hazard ratio of 1.51 (95% CI, 0.98-2.33) for myocardial infarction and all-cause death; however, this hazard ratio varied from 1.80 (95% CI, 1.02-3.19) in those who were younger than 60 years to 1.24 (95% CI, 0.64-2.39) in those who were 60 years or older.\nCONCLUSIONS AND RELEVANCE: This cohort study found that the diagnostic value of a CAC score of 0 to rule out obstructive CAD beyond clinical variables was dependent on age, with the added diagnostic value being smaller for younger patients. In symptomatic patients who were younger than 60 years, a sizable proportion of obstructive CAD occurred among those without CAC and was associated with an increased risk of myocardial infarction and all-cause death.","container-title":"JAMA cardiology","DOI":"10.1001/jamacardio.2021.4406","ISSN":"2380-6591","issue":"1","journalAbbreviation":"JAMA Cardiol","language":"eng","note":"PMID: 34705022\nPMCID: PMC8552116","page":"36-44","source":"PubMed","title":"Association of Age With the Diagnostic Value of Coronary Artery Calcium Score for Ruling Out Coronary Stenosis in Symptomatic Patients","volume":"7","author":[{"family":"Mortensen","given":"Martin Bødtker"},{"family":"Gaur","given":"Sara"},{"family":"Frimmer","given":"Attila"},{"family":"Bøtker","given":"Hans Erik"},{"family":"Sørensen","given":"Henrik Toft"},{"family":"Kragholm","given":"Kristian Hay"},{"family":"Niels Peter","given":"Sand Rønnow"},{"family":"Steffensen","given":"Flemming Hald"},{"family":"Jensen","given":"Rebekka Vibjerg"},{"family":"Mæng","given":"Michael"},{"family":"Kanstrup","given":"Helle"},{"family":"Blaha","given":"Michael J."},{"family":"Shaw","given":"Leslee J."},{"family":"Dzaye","given":"Omar"},{"family":"Leipsic","given":"Jonathon"},{"family":"Nørgaard","given":"Bjarne Linde"},{"family":"Jensen","given":"Jesper Møller"}],"issued":{"date-parts":[["2022",1,1]]}}}],"schema":"https://github.com/citation-style-language/schema/raw/master/csl-citation.json"} </w:instrText>
      </w:r>
      <w:r w:rsidR="00040F6F">
        <w:fldChar w:fldCharType="separate"/>
      </w:r>
      <w:r w:rsidR="00040F6F">
        <w:rPr>
          <w:noProof/>
        </w:rPr>
        <w:t>[7]</w:t>
      </w:r>
      <w:r w:rsidR="00040F6F">
        <w:fldChar w:fldCharType="end"/>
      </w:r>
      <w:r w:rsidR="00040F6F">
        <w:t>.</w:t>
      </w:r>
      <w:r>
        <w:t xml:space="preserve"> </w:t>
      </w:r>
      <w:r w:rsidR="008A06BF">
        <w:t xml:space="preserve">Other techniques like spatially weighted calcium scoring have been </w:t>
      </w:r>
      <w:r w:rsidR="00637970">
        <w:t xml:space="preserve">proposed </w:t>
      </w:r>
      <w:r w:rsidR="008A06BF">
        <w:t xml:space="preserve">as an alternative to </w:t>
      </w:r>
      <w:proofErr w:type="spellStart"/>
      <w:r w:rsidR="008A06BF">
        <w:t>Agatston</w:t>
      </w:r>
      <w:proofErr w:type="spellEnd"/>
      <w:r w:rsidR="008A06BF">
        <w:t xml:space="preserve"> scoring </w:t>
      </w:r>
      <w:r w:rsidR="00637970">
        <w:t xml:space="preserve">because it </w:t>
      </w:r>
      <w:r w:rsidR="008A06BF">
        <w:t xml:space="preserve">does not require any thresholding and improves upon the predictive value of </w:t>
      </w:r>
      <w:proofErr w:type="spellStart"/>
      <w:r w:rsidR="008A06BF">
        <w:t>Agatston</w:t>
      </w:r>
      <w:proofErr w:type="spellEnd"/>
      <w:r w:rsidR="008A06BF">
        <w:t xml:space="preserve"> scoring</w:t>
      </w:r>
      <w:r w:rsidR="00773208">
        <w:rPr>
          <w:noProof/>
        </w:rPr>
        <w:t xml:space="preserve"> </w:t>
      </w:r>
      <w:r w:rsidR="00773208">
        <w:rPr>
          <w:noProof/>
        </w:rPr>
        <w:fldChar w:fldCharType="begin"/>
      </w:r>
      <w:r w:rsidR="00040F6F">
        <w:rPr>
          <w:noProof/>
        </w:rPr>
        <w:instrText xml:space="preserve"> ADDIN ZOTERO_ITEM CSL_CITATION {"citationID":"jAMtRLaU","properties":{"formattedCitation":"[8], [9]","plainCitation":"[8], [9]","noteIndex":0},"citationItems":[{"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schema":"https://github.com/citation-style-language/schema/raw/master/csl-citation.json"} </w:instrText>
      </w:r>
      <w:r w:rsidR="00773208">
        <w:rPr>
          <w:noProof/>
        </w:rPr>
        <w:fldChar w:fldCharType="separate"/>
      </w:r>
      <w:r w:rsidR="00040F6F">
        <w:rPr>
          <w:noProof/>
        </w:rPr>
        <w:t>[8], [9]</w:t>
      </w:r>
      <w:r w:rsidR="00773208">
        <w:rPr>
          <w:noProof/>
        </w:rPr>
        <w:fldChar w:fldCharType="end"/>
      </w:r>
      <w:r w:rsidR="008A06BF">
        <w:t>. S</w:t>
      </w:r>
      <w:r w:rsidR="00637970">
        <w:t>till, s</w:t>
      </w:r>
      <w:r w:rsidR="008A06BF">
        <w:t xml:space="preserve">patially weighted calcium scoring is limited in </w:t>
      </w:r>
      <w:r w:rsidR="00E433B7">
        <w:t>distinguishing</w:t>
      </w:r>
      <w:r w:rsidR="008A06BF">
        <w:t xml:space="preserve"> </w:t>
      </w:r>
      <w:r w:rsidR="00E433B7">
        <w:t>low-density</w:t>
      </w:r>
      <w:r w:rsidR="008A06BF">
        <w:t xml:space="preserve"> CAC from noise</w:t>
      </w:r>
      <w:r w:rsidR="00284FE5">
        <w:t xml:space="preserve"> since the spatially weighted calcium score always produces a value larger than zero with or without any plaque</w:t>
      </w:r>
      <w:r w:rsidR="008A06BF">
        <w:t xml:space="preserve">, and it lacks quantitative meaning due to its arbitrary score without </w:t>
      </w:r>
      <w:r w:rsidR="00EF2794">
        <w:t xml:space="preserve">any </w:t>
      </w:r>
      <w:r w:rsidR="008A06BF">
        <w:t>direct physical correlation.</w:t>
      </w:r>
    </w:p>
    <w:p w14:paraId="0207E890" w14:textId="193331D9" w:rsidR="003C71DD" w:rsidRDefault="003C71DD" w:rsidP="002B61D2">
      <w:pPr>
        <w:spacing w:line="480" w:lineRule="auto"/>
      </w:pPr>
    </w:p>
    <w:p w14:paraId="5C0C0AB4" w14:textId="45002A43" w:rsidR="003C71DD" w:rsidRDefault="003C71DD" w:rsidP="002B61D2">
      <w:pPr>
        <w:spacing w:line="480" w:lineRule="auto"/>
      </w:pPr>
      <w:proofErr w:type="spellStart"/>
      <w:r>
        <w:t>Agatston</w:t>
      </w:r>
      <w:proofErr w:type="spellEnd"/>
      <w:r>
        <w:t xml:space="preserve"> scoring produces an arbitrary score but can be turned into a calcium volume score or mass score by calibrating with two known materials, like a water rod and a calcium rod. Calcium </w:t>
      </w:r>
      <w:r>
        <w:lastRenderedPageBreak/>
        <w:t xml:space="preserve">mass scoring techniques within the </w:t>
      </w:r>
      <w:proofErr w:type="spellStart"/>
      <w:r>
        <w:t>Agatston</w:t>
      </w:r>
      <w:proofErr w:type="spellEnd"/>
      <w:r>
        <w:t xml:space="preserve"> regime suffer from many of the same limitations associated with </w:t>
      </w:r>
      <w:proofErr w:type="spellStart"/>
      <w:r>
        <w:t>Agatston</w:t>
      </w:r>
      <w:proofErr w:type="spellEnd"/>
      <w:r>
        <w:t xml:space="preserve"> scoring</w:t>
      </w:r>
      <w:r w:rsidR="00201E3E">
        <w:t>. A</w:t>
      </w:r>
      <w:r>
        <w:t xml:space="preserve"> previous study showed that calcium mass scoring results in up to 50% underestimation of calcium mass for large patients </w:t>
      </w:r>
      <w:r>
        <w:fldChar w:fldCharType="begin"/>
      </w:r>
      <w:r w:rsidR="00040F6F">
        <w:instrText xml:space="preserve"> ADDIN ZOTERO_ITEM CSL_CITATION {"citationID":"i6CEPqU3","properties":{"formattedCitation":"[10]\\uc0\\u8211{}[12]","plainCitation":"[10]–[12]","noteIndex":0},"citationItems":[{"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2,"uris":["http://zotero.org/users/6884353/items/PC8V2XRU"],"itemData":{"id":422,"type":"webpage","title":"Coronary calcium scores are systematically underestimated at a large chest size: A multivendor phantom study - ClinicalKey","URL":"https://www.clinicalkey.com/#!/content/playContent/1-s2.0-S1934592515001070?returnurl=null&amp;referrer=null","accessed":{"date-parts":[["2022",11,11]]}}}],"schema":"https://github.com/citation-style-language/schema/raw/master/csl-citation.json"} </w:instrText>
      </w:r>
      <w:r>
        <w:fldChar w:fldCharType="separate"/>
      </w:r>
      <w:r w:rsidR="00040F6F" w:rsidRPr="00040F6F">
        <w:rPr>
          <w:rFonts w:ascii="Calibri" w:cs="Calibri"/>
        </w:rPr>
        <w:t>[10]–[12]</w:t>
      </w:r>
      <w:r>
        <w:fldChar w:fldCharType="end"/>
      </w:r>
      <w:r>
        <w:t>.</w:t>
      </w:r>
      <w:r w:rsidR="00DF796E">
        <w:t xml:space="preserve"> Urabe </w:t>
      </w:r>
      <w:r w:rsidR="00201E3E">
        <w:t>et al.</w:t>
      </w:r>
      <w:r w:rsidR="00DF796E">
        <w:t xml:space="preserve">, showed that patients with a conventional zero-CAC score are more likely to have obstructive stenosis </w:t>
      </w:r>
      <w:r w:rsidR="00DF796E">
        <w:fldChar w:fldCharType="begin"/>
      </w:r>
      <w:r w:rsidR="00040F6F">
        <w:instrText xml:space="preserve"> ADDIN ZOTERO_ITEM CSL_CITATION {"citationID":"PtmulFta","properties":{"formattedCitation":"[13]","plainCitation":"[13]","noteIndex":0},"citationItems":[{"id":436,"uris":["http://zotero.org/users/6884353/items/HAU849NV"],"itemData":{"id":436,"type":"article-journal","abstract":"Aims: In a new-generation computed tomography (CT) scanner, coronary artery calcium (CAC) scores were measured using 3.0-mm slice reconstruction images originally acquired with 0.5 mm thickness scans in a single beat. This study investigated the usefulness of thin-slice (0.5 mm) reconstruction for identifying small calcifications in coronary arteries and evaluated the association with coronary plaques and stenosis compared to conventional 3.0-mm reconstruction images., Methods: We evaluated 132 patients with zero CAC scores in conventional 3.0-mm Agatston method using a 320-slice CT. Then, 0.5-mm slice reconstruction was performed to identify small calcifications. The presence of stenosis and coronary plaques was assessed using coronary CT angiography., Results: In total, 22 small calcifications were identified in 18 patients. There were 28 (21%) patients with any (≥ 25%) stenosis (34 lesions). Forty-seven coronary plaques were found in 33 patients (25%), including 7 calcified plaques in 7 patients (5%), 34 noncalcified plaques in 27 patients (20%), and 6 partially calcified plaques in 5 patients (4%). Patients with small calcifications had a significantly higher prevalence of noncalcified or partially calcified plaques (83% vs 14%; p &lt; 0.001) and obstructive stenosis (33% vs 5.2%; p &lt; 0.001) compared to those without small calcifications. The addition of small calcifications to the coronary risk factors when diagnosing stenosis significantly improved the diagnostic value., Conclusion: Small calcifications detected by thin-slice 0.5-mm reconstruction are useful for distinguishing coronary atherosclerotic lesions in patients with zero CAC scores from conventional CT reconstruction.","container-title":"Journal of Atherosclerosis and Thrombosis","DOI":"10.5551/jat.35808","ISSN":"1340-3478","issue":"12","journalAbbreviation":"J Atheroscler Thromb","note":"PMID: 27397477\nPMCID: PMC5221495","page":"1324-1333","source":"PubMed Central","title":"Identifying Small Coronary Calcification in Non-Contrast 0.5-mm Slice Reconstruction to Diagnose Coronary Artery Disease in Patients with a Conventional Zero Coronary Artery Calcium Score","volume":"23","author":[{"family":"Urabe","given":"Yoji"},{"family":"Yamamoto","given":"Hideya"},{"family":"Kitagawa","given":"Toshiro"},{"family":"Utsunomiya","given":"Hiroto"},{"family":"Tsushima","given":"Hiroshi"},{"family":"Tatsugami","given":"Fuminari"},{"family":"Awai","given":"Kazuo"},{"family":"Kihara","given":"Yasuki"}],"issued":{"date-parts":[["2016",12,1]]}}}],"schema":"https://github.com/citation-style-language/schema/raw/master/csl-citation.json"} </w:instrText>
      </w:r>
      <w:r w:rsidR="00DF796E">
        <w:fldChar w:fldCharType="separate"/>
      </w:r>
      <w:r w:rsidR="00040F6F">
        <w:rPr>
          <w:noProof/>
        </w:rPr>
        <w:t>[13]</w:t>
      </w:r>
      <w:r w:rsidR="00DF796E">
        <w:fldChar w:fldCharType="end"/>
      </w:r>
      <w:r w:rsidR="00DF796E">
        <w:t>.</w:t>
      </w:r>
      <w:r>
        <w:t xml:space="preserve"> These discrepancies are likely partially due to the thresholding requirement underlying each </w:t>
      </w:r>
      <w:r w:rsidR="00201E3E">
        <w:t>technique</w:t>
      </w:r>
      <w:r>
        <w:t>.</w:t>
      </w:r>
    </w:p>
    <w:p w14:paraId="0D4CE393" w14:textId="77777777" w:rsidR="00637970" w:rsidRDefault="00637970" w:rsidP="002B61D2">
      <w:pPr>
        <w:spacing w:line="480" w:lineRule="auto"/>
      </w:pPr>
    </w:p>
    <w:p w14:paraId="618C4CED" w14:textId="75F561B1" w:rsidR="008A06BF" w:rsidRDefault="008A06BF" w:rsidP="002B61D2">
      <w:pPr>
        <w:spacing w:line="480" w:lineRule="auto"/>
      </w:pPr>
      <w:r>
        <w:t>A calcium scoring approach that is more sensitive,</w:t>
      </w:r>
      <w:r w:rsidR="006D0ED4">
        <w:t xml:space="preserve"> specific, </w:t>
      </w:r>
      <w:r>
        <w:t xml:space="preserve">accurate, reproducible, and robust would be </w:t>
      </w:r>
      <w:r w:rsidR="00E433B7">
        <w:t>helpful</w:t>
      </w:r>
      <w:r>
        <w:t xml:space="preserve"> in the diagnosis and prevention of coronary artery disease. Specifically, measuring undetectable and nearly undetectable calcium levels is challenging with the current approaches</w:t>
      </w:r>
      <w:r w:rsidR="00E433B7">
        <w:t>,</w:t>
      </w:r>
      <w:r w:rsidR="00F73C39">
        <w:t xml:space="preserve"> and i</w:t>
      </w:r>
      <w:r>
        <w:t xml:space="preserve">mproving this would help to improve </w:t>
      </w:r>
      <w:r w:rsidR="0086658A">
        <w:t xml:space="preserve">patient </w:t>
      </w:r>
      <w:r w:rsidR="00E433B7">
        <w:t>risk stratification</w:t>
      </w:r>
      <w:r>
        <w:t>. Ideally, this calcium scoring method would be quantitative with a direct association to a physical quantity, like mass.</w:t>
      </w:r>
      <w:r w:rsidR="00637970">
        <w:t xml:space="preserve"> </w:t>
      </w:r>
      <w:r>
        <w:t xml:space="preserve">The integrated intensity or Hounsfield unit (HU) technique was presented as a novel way to measure coronary artery cross-sectional area </w:t>
      </w:r>
      <w:r w:rsidR="00773208">
        <w:fldChar w:fldCharType="begin"/>
      </w:r>
      <w:r w:rsidR="00040F6F">
        <w:instrText xml:space="preserve"> ADDIN ZOTERO_ITEM CSL_CITATION {"citationID":"qGRlQwKB","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773208">
        <w:fldChar w:fldCharType="separate"/>
      </w:r>
      <w:r w:rsidR="00040F6F">
        <w:rPr>
          <w:noProof/>
        </w:rPr>
        <w:t>[14]</w:t>
      </w:r>
      <w:r w:rsidR="00773208">
        <w:fldChar w:fldCharType="end"/>
      </w:r>
      <w:r>
        <w:t xml:space="preserve">. This technique is promising in its ability </w:t>
      </w:r>
      <w:r w:rsidR="00E174AF">
        <w:t>to calculate area accurately, even past the visible threshold</w:t>
      </w:r>
      <w:r>
        <w:t>.</w:t>
      </w:r>
      <w:r w:rsidR="00127C50">
        <w:t xml:space="preserve"> Until now, this technique was limited to two-dimensional analysis and was not adapted for calcium scoring</w:t>
      </w:r>
      <w:r w:rsidR="00C77428">
        <w:t>.</w:t>
      </w:r>
    </w:p>
    <w:p w14:paraId="787F7AFB" w14:textId="77777777" w:rsidR="008A06BF" w:rsidRPr="008A06BF" w:rsidRDefault="008A06BF" w:rsidP="002B61D2">
      <w:pPr>
        <w:spacing w:line="480" w:lineRule="auto"/>
      </w:pPr>
    </w:p>
    <w:p w14:paraId="7B6548D7" w14:textId="4AF4F3A7" w:rsidR="008A06BF" w:rsidRPr="008A06BF" w:rsidRDefault="00E174AF" w:rsidP="002B61D2">
      <w:pPr>
        <w:spacing w:line="480" w:lineRule="auto"/>
      </w:pPr>
      <w:r>
        <w:t>This</w:t>
      </w:r>
      <w:r w:rsidR="00127C50">
        <w:t xml:space="preserve"> paper</w:t>
      </w:r>
      <w:r>
        <w:t xml:space="preserve"> </w:t>
      </w:r>
      <w:r w:rsidR="00F819AF">
        <w:t>implements a calcium scoring technique in physical phantom</w:t>
      </w:r>
      <w:r w:rsidR="006C4FF8">
        <w:t xml:space="preserve"> computed tomography scans a</w:t>
      </w:r>
      <w:r w:rsidR="009C3072">
        <w:t>c</w:t>
      </w:r>
      <w:r w:rsidR="006C4FF8">
        <w:t xml:space="preserve">quired by </w:t>
      </w:r>
      <w:proofErr w:type="spellStart"/>
      <w:r w:rsidR="006C4FF8">
        <w:t>Praagh</w:t>
      </w:r>
      <w:proofErr w:type="spellEnd"/>
      <w:r w:rsidR="006C4FF8">
        <w:t xml:space="preserve"> et al. </w:t>
      </w:r>
      <w:r w:rsidR="006C4FF8">
        <w:fldChar w:fldCharType="begin"/>
      </w:r>
      <w:r w:rsidR="00040F6F">
        <w:instrText xml:space="preserve"> ADDIN ZOTERO_ITEM CSL_CITATION {"citationID":"v7GdLXpx","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C4FF8">
        <w:fldChar w:fldCharType="separate"/>
      </w:r>
      <w:r w:rsidR="00040F6F">
        <w:rPr>
          <w:noProof/>
        </w:rPr>
        <w:t>[15]</w:t>
      </w:r>
      <w:r w:rsidR="006C4FF8">
        <w:fldChar w:fldCharType="end"/>
      </w:r>
      <w:r w:rsidR="003C71DD">
        <w:t>,</w:t>
      </w:r>
      <w:r w:rsidR="00F819AF">
        <w:t xml:space="preserve"> based on the integrated HU technique</w:t>
      </w:r>
      <w:r w:rsidR="00127C50">
        <w:t xml:space="preserve">. The integrated calcium </w:t>
      </w:r>
      <w:r w:rsidR="00113F85">
        <w:t xml:space="preserve">mass </w:t>
      </w:r>
      <w:r w:rsidR="00BA2584">
        <w:t xml:space="preserve">technique </w:t>
      </w:r>
      <w:r w:rsidR="00637970">
        <w:t xml:space="preserve">was evaluated against known calcium mass within a </w:t>
      </w:r>
      <w:r>
        <w:t>standard</w:t>
      </w:r>
      <w:r w:rsidR="00637970">
        <w:t xml:space="preserve"> cardiac calcification phantom and compared to </w:t>
      </w:r>
      <w:proofErr w:type="spellStart"/>
      <w:r w:rsidR="00637970">
        <w:t>Agatston</w:t>
      </w:r>
      <w:proofErr w:type="spellEnd"/>
      <w:r w:rsidR="00637970">
        <w:t xml:space="preserve"> scoring. This </w:t>
      </w:r>
      <w:r w:rsidR="00E433B7">
        <w:t>study's</w:t>
      </w:r>
      <w:r w:rsidR="00637970">
        <w:t xml:space="preserve"> calcium scoring algorithms are publicly available at </w:t>
      </w:r>
      <w:r w:rsidR="00FE6131" w:rsidRPr="00FE6131">
        <w:t>https://github.com/Dale-Black/CalciumScoring.jl</w:t>
      </w:r>
      <w:r w:rsidR="00FE6131">
        <w:t>.</w:t>
      </w:r>
    </w:p>
    <w:p w14:paraId="71590060" w14:textId="4AA4D3E7" w:rsidR="004B322F" w:rsidRDefault="004B322F" w:rsidP="002B61D2">
      <w:pPr>
        <w:pStyle w:val="Heading1"/>
        <w:spacing w:line="480" w:lineRule="auto"/>
      </w:pPr>
      <w:r>
        <w:lastRenderedPageBreak/>
        <w:t>II. Methods</w:t>
      </w:r>
    </w:p>
    <w:p w14:paraId="0962D220" w14:textId="70A573F9" w:rsidR="00016514" w:rsidRDefault="004B322F" w:rsidP="002B61D2">
      <w:pPr>
        <w:pStyle w:val="Heading2"/>
        <w:spacing w:line="480" w:lineRule="auto"/>
      </w:pPr>
      <w:r>
        <w:t>2.1 – Phantom</w:t>
      </w:r>
    </w:p>
    <w:p w14:paraId="0761D733" w14:textId="32342350" w:rsidR="005B554B" w:rsidRDefault="00CD1078" w:rsidP="002B61D2">
      <w:pPr>
        <w:spacing w:line="480" w:lineRule="auto"/>
      </w:pPr>
      <w:r>
        <w:t xml:space="preserve">This </w:t>
      </w:r>
      <w:r w:rsidR="00BE5F61">
        <w:t>study</w:t>
      </w:r>
      <w:r>
        <w:t xml:space="preserve"> utilized an anthropomorphic thorax phantom </w:t>
      </w:r>
      <w:r w:rsidRPr="00CD1078">
        <w:t xml:space="preserve">(QRM-Thorax, QRM, </w:t>
      </w:r>
      <w:proofErr w:type="spellStart"/>
      <w:r w:rsidRPr="00CD1078">
        <w:t>Möhrendorf</w:t>
      </w:r>
      <w:proofErr w:type="spellEnd"/>
      <w:r w:rsidRPr="00CD1078">
        <w:t>, Germany)</w:t>
      </w:r>
      <w:r>
        <w:t xml:space="preserve"> with a</w:t>
      </w:r>
      <w:r w:rsidR="00BE5F61">
        <w:t xml:space="preserve">n </w:t>
      </w:r>
      <w:r>
        <w:t xml:space="preserve">insert </w:t>
      </w:r>
      <w:r w:rsidR="00BE5F61">
        <w:t xml:space="preserve">containing calcium </w:t>
      </w:r>
      <w:r>
        <w:t>(</w:t>
      </w:r>
      <w:r w:rsidRPr="00CD1078">
        <w:t xml:space="preserve">Cardiac Calcification Insert (CCI), QRM, </w:t>
      </w:r>
      <w:proofErr w:type="spellStart"/>
      <w:r w:rsidRPr="00CD1078">
        <w:t>Möhrendorf</w:t>
      </w:r>
      <w:proofErr w:type="spellEnd"/>
      <w:r w:rsidRPr="00CD1078">
        <w:t>, Germany</w:t>
      </w:r>
      <w:r>
        <w:t xml:space="preserve">). </w:t>
      </w:r>
      <w:r w:rsidR="004D7B30">
        <w:t xml:space="preserve">All images were acquired by G van </w:t>
      </w:r>
      <w:proofErr w:type="spellStart"/>
      <w:r w:rsidR="004D7B30">
        <w:t>Praagh</w:t>
      </w:r>
      <w:proofErr w:type="spellEnd"/>
      <w:r w:rsidR="004D7B30">
        <w:t xml:space="preserve"> </w:t>
      </w:r>
      <w:r w:rsidR="00C6596F">
        <w:t>et al.</w:t>
      </w:r>
      <w:r w:rsidR="004D7B30">
        <w:t xml:space="preserve"> </w:t>
      </w:r>
      <w:r w:rsidR="004D7B30">
        <w:fldChar w:fldCharType="begin"/>
      </w:r>
      <w:r w:rsidR="00040F6F">
        <w:instrText xml:space="preserve"> ADDIN ZOTERO_ITEM CSL_CITATION {"citationID":"lC2prQTu","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4D7B30">
        <w:fldChar w:fldCharType="separate"/>
      </w:r>
      <w:r w:rsidR="00040F6F">
        <w:rPr>
          <w:noProof/>
        </w:rPr>
        <w:t>[15]</w:t>
      </w:r>
      <w:r w:rsidR="004D7B30">
        <w:fldChar w:fldCharType="end"/>
      </w:r>
      <w:r w:rsidR="004D7B30">
        <w:t xml:space="preserve">. </w:t>
      </w:r>
      <w:r w:rsidR="00783BB8" w:rsidRPr="00783BB8">
        <w:t xml:space="preserve">The </w:t>
      </w:r>
      <w:r w:rsidR="00547A8D">
        <w:t>c</w:t>
      </w:r>
      <w:r w:rsidR="00E71878" w:rsidRPr="00E71878">
        <w:t xml:space="preserve">ardiac </w:t>
      </w:r>
      <w:r w:rsidR="00547A8D">
        <w:t>c</w:t>
      </w:r>
      <w:r w:rsidR="00E71878" w:rsidRPr="00E71878">
        <w:t xml:space="preserve">alcification </w:t>
      </w:r>
      <w:r w:rsidR="00547A8D">
        <w:t>i</w:t>
      </w:r>
      <w:r w:rsidR="00E71878" w:rsidRPr="00E71878">
        <w:t>nsert</w:t>
      </w:r>
      <w:r w:rsidR="00783BB8" w:rsidRPr="00783BB8">
        <w:t xml:space="preserve"> </w:t>
      </w:r>
      <w:r w:rsidR="00C96E52">
        <w:t xml:space="preserve">phantom </w:t>
      </w:r>
      <w:r w:rsidR="00783BB8" w:rsidRPr="00783BB8">
        <w:t xml:space="preserve">consisted of nine </w:t>
      </w:r>
      <w:r w:rsidR="00783BB8">
        <w:t xml:space="preserve">calcification inserts made up of </w:t>
      </w:r>
      <w:r w:rsidR="00783BB8" w:rsidRPr="00783BB8">
        <w:t xml:space="preserve">hydroxyapatite (HA). </w:t>
      </w:r>
      <w:r w:rsidR="00783BB8">
        <w:t xml:space="preserve">Within the </w:t>
      </w:r>
      <w:r w:rsidR="00D43D22" w:rsidRPr="00D43D22">
        <w:t>cardiac calcification insert</w:t>
      </w:r>
      <w:r w:rsidR="00C07085">
        <w:t xml:space="preserve"> </w:t>
      </w:r>
      <w:r w:rsidR="001E28E4">
        <w:t>phantom</w:t>
      </w:r>
      <w:r w:rsidR="00783BB8">
        <w:t>, two</w:t>
      </w:r>
      <w:r w:rsidR="00783BB8" w:rsidRPr="00783BB8">
        <w:t xml:space="preserve"> calibration rods consist</w:t>
      </w:r>
      <w:r w:rsidR="00783BB8">
        <w:t>ing</w:t>
      </w:r>
      <w:r w:rsidR="00783BB8" w:rsidRPr="00783BB8">
        <w:t xml:space="preserve"> of water-equivalent material and 200 mgHAcm</w:t>
      </w:r>
      <w:r w:rsidR="00783BB8" w:rsidRPr="00783BB8">
        <w:rPr>
          <w:vertAlign w:val="superscript"/>
        </w:rPr>
        <w:t>-</w:t>
      </w:r>
      <w:r w:rsidR="00783BB8">
        <w:rPr>
          <w:vertAlign w:val="superscript"/>
        </w:rPr>
        <w:t>3</w:t>
      </w:r>
      <w:r w:rsidR="00783BB8">
        <w:t xml:space="preserve"> were also present.</w:t>
      </w:r>
      <w:r w:rsidR="00783BB8" w:rsidRPr="00783BB8">
        <w:t xml:space="preserve"> The calcifications had diameters and lengths of 1.0, 3.0, and 5.0 mm</w:t>
      </w:r>
      <w:r w:rsidR="00783BB8">
        <w:t xml:space="preserve">. </w:t>
      </w:r>
      <w:r w:rsidR="002772BE">
        <w:t>Three different</w:t>
      </w:r>
      <w:r w:rsidR="00783BB8" w:rsidRPr="00783BB8">
        <w:t xml:space="preserve"> densities were present in the phantom</w:t>
      </w:r>
      <w:r w:rsidR="002772BE">
        <w:t xml:space="preserve"> for each calcification size</w:t>
      </w:r>
      <w:r w:rsidR="00783BB8" w:rsidRPr="00783BB8">
        <w:t>: 200, 400, and 800 mgHAcm</w:t>
      </w:r>
      <w:r w:rsidR="00783BB8" w:rsidRPr="00783BB8">
        <w:rPr>
          <w:vertAlign w:val="superscript"/>
        </w:rPr>
        <w:t>-3</w:t>
      </w:r>
      <w:r w:rsidR="00783BB8" w:rsidRPr="00783BB8">
        <w:t>.</w:t>
      </w:r>
      <w:r w:rsidR="00783BB8">
        <w:t xml:space="preserve"> </w:t>
      </w:r>
      <w:r w:rsidR="00E655A3">
        <w:t xml:space="preserve">Two different patient sizes, small and large, were </w:t>
      </w:r>
      <w:r w:rsidR="00505856">
        <w:t>included</w:t>
      </w:r>
      <w:r w:rsidR="00E655A3">
        <w:t xml:space="preserve"> in this analysis by the addition of </w:t>
      </w:r>
      <w:r w:rsidR="00505856">
        <w:t xml:space="preserve">a </w:t>
      </w:r>
      <w:r w:rsidR="00E655A3">
        <w:t>fat ring. This</w:t>
      </w:r>
      <w:r w:rsidR="00505856">
        <w:t xml:space="preserve"> fat ring</w:t>
      </w:r>
      <w:r w:rsidR="00E655A3">
        <w:t xml:space="preserve"> increased the phantom size from </w:t>
      </w:r>
      <w:r w:rsidR="00E655A3" w:rsidRPr="00E655A3">
        <w:t>300 × 200 mm to 400 × 300 mm</w:t>
      </w:r>
      <w:r>
        <w:t xml:space="preserve">. </w:t>
      </w:r>
      <w:r w:rsidR="005B554B">
        <w:t>Figure 1 show</w:t>
      </w:r>
      <w:r w:rsidR="0069672D">
        <w:t xml:space="preserve">s </w:t>
      </w:r>
      <w:r w:rsidR="005B554B">
        <w:t xml:space="preserve">the QRM phantom and </w:t>
      </w:r>
      <w:r w:rsidR="00182375" w:rsidRPr="00182375">
        <w:t>cardiac calcification insert</w:t>
      </w:r>
      <w:r w:rsidR="00093355">
        <w:t xml:space="preserve"> phantom</w:t>
      </w:r>
      <w:r w:rsidR="005B554B">
        <w:t xml:space="preserve"> diagram. </w:t>
      </w:r>
      <w:r w:rsidR="005205D1">
        <w:t xml:space="preserve">Table 1 shows all the acquisition and reconstruction parameters used in the </w:t>
      </w:r>
      <w:r w:rsidR="00BA4E0A">
        <w:t>previously mentioned</w:t>
      </w:r>
      <w:r w:rsidR="005205D1">
        <w:t xml:space="preserve"> </w:t>
      </w:r>
      <w:r w:rsidR="00BE5F61">
        <w:t>study</w:t>
      </w:r>
      <w:r w:rsidR="005205D1">
        <w:t xml:space="preserve">. </w:t>
      </w:r>
    </w:p>
    <w:p w14:paraId="33E828A3" w14:textId="593B6D6F" w:rsidR="008C2B16" w:rsidRDefault="008C2B16" w:rsidP="002B61D2">
      <w:pPr>
        <w:spacing w:line="480" w:lineRule="auto"/>
      </w:pPr>
    </w:p>
    <w:p w14:paraId="671EFE42" w14:textId="6681295C" w:rsidR="005B554B" w:rsidRDefault="008C2B16" w:rsidP="00DE50A1">
      <w:pPr>
        <w:spacing w:line="480" w:lineRule="auto"/>
      </w:pPr>
      <w:r w:rsidRPr="006667B1">
        <w:rPr>
          <w:rFonts w:cstheme="minorHAnsi"/>
        </w:rPr>
        <w:t xml:space="preserve">Segmenting regions of interest is an important step in calcium measurement. For this study, segmentations were done automatically based on previous work by van </w:t>
      </w:r>
      <w:proofErr w:type="spellStart"/>
      <w:r w:rsidRPr="006667B1">
        <w:rPr>
          <w:rFonts w:cstheme="minorHAnsi"/>
        </w:rPr>
        <w:t>Praagh</w:t>
      </w:r>
      <w:proofErr w:type="spellEnd"/>
      <w:r w:rsidRPr="006667B1">
        <w:rPr>
          <w:rFonts w:cstheme="minorHAnsi"/>
        </w:rPr>
        <w:t xml:space="preserve"> et al.</w:t>
      </w:r>
      <w:r>
        <w:rPr>
          <w:rFonts w:cstheme="minorHAnsi"/>
        </w:rPr>
        <w:t xml:space="preserve"> </w:t>
      </w:r>
      <w:r>
        <w:rPr>
          <w:rFonts w:cstheme="minorHAnsi"/>
        </w:rPr>
        <w:fldChar w:fldCharType="begin"/>
      </w:r>
      <w:r w:rsidR="00040F6F">
        <w:rPr>
          <w:rFonts w:cstheme="minorHAnsi"/>
        </w:rPr>
        <w:instrText xml:space="preserve"> ADDIN ZOTERO_ITEM CSL_CITATION {"citationID":"CPDoF27Y","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040F6F">
        <w:rPr>
          <w:rFonts w:cstheme="minorHAnsi"/>
          <w:noProof/>
        </w:rPr>
        <w:t>[15]</w:t>
      </w:r>
      <w:r>
        <w:rPr>
          <w:rFonts w:cstheme="minorHAnsi"/>
        </w:rPr>
        <w:fldChar w:fldCharType="end"/>
      </w:r>
      <w:r>
        <w:rPr>
          <w:rFonts w:cstheme="minorHAnsi"/>
        </w:rPr>
        <w:t xml:space="preserve"> </w:t>
      </w:r>
      <w:r w:rsidRPr="006667B1">
        <w:rPr>
          <w:rFonts w:cstheme="minorHAnsi"/>
        </w:rPr>
        <w:t xml:space="preserve">and adapted for </w:t>
      </w:r>
      <w:r>
        <w:rPr>
          <w:rFonts w:cstheme="minorHAnsi"/>
        </w:rPr>
        <w:t xml:space="preserve">the Julia programming language </w:t>
      </w:r>
      <w:r>
        <w:rPr>
          <w:rFonts w:cstheme="minorHAnsi"/>
        </w:rPr>
        <w:fldChar w:fldCharType="begin"/>
      </w:r>
      <w:r w:rsidR="0076367A">
        <w:rPr>
          <w:rFonts w:cstheme="minorHAnsi"/>
        </w:rPr>
        <w:instrText xml:space="preserve"> ADDIN ZOTERO_ITEM CSL_CITATION {"citationID":"LfnIwVRN","properties":{"formattedCitation":"[16]","plainCitation":"[16]","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Pr>
          <w:rFonts w:cstheme="minorHAnsi"/>
        </w:rPr>
        <w:fldChar w:fldCharType="separate"/>
      </w:r>
      <w:r w:rsidR="0076367A">
        <w:rPr>
          <w:rFonts w:cstheme="minorHAnsi"/>
          <w:noProof/>
        </w:rPr>
        <w:t>[16]</w:t>
      </w:r>
      <w:r>
        <w:rPr>
          <w:rFonts w:cstheme="minorHAnsi"/>
        </w:rPr>
        <w:fldChar w:fldCharType="end"/>
      </w:r>
      <w:r w:rsidRPr="006667B1">
        <w:rPr>
          <w:rFonts w:cstheme="minorHAnsi"/>
        </w:rPr>
        <w:t xml:space="preserve">. </w:t>
      </w:r>
    </w:p>
    <w:p w14:paraId="6BAF6D60" w14:textId="3170C8C0" w:rsidR="00573013" w:rsidRDefault="00573013" w:rsidP="00DE50A1">
      <w:pPr>
        <w:spacing w:line="480" w:lineRule="auto"/>
      </w:pPr>
    </w:p>
    <w:p w14:paraId="2AA51196" w14:textId="657F08A6" w:rsidR="00573013" w:rsidRDefault="00573013" w:rsidP="002B61D2">
      <w:pPr>
        <w:pStyle w:val="Heading3"/>
        <w:spacing w:line="480" w:lineRule="auto"/>
      </w:pPr>
      <w:r>
        <w:t>2.1.1 – Motion</w:t>
      </w:r>
    </w:p>
    <w:p w14:paraId="12534DB5" w14:textId="34ACAE52" w:rsidR="00B30B15" w:rsidRDefault="00573013" w:rsidP="002B61D2">
      <w:pPr>
        <w:spacing w:line="480" w:lineRule="auto"/>
      </w:pPr>
      <w:r>
        <w:t xml:space="preserve">A robotic arm </w:t>
      </w:r>
      <w:r w:rsidR="00DA7762" w:rsidRPr="00DA7762">
        <w:t xml:space="preserve">(QRM Sim2D, QRM, </w:t>
      </w:r>
      <w:proofErr w:type="spellStart"/>
      <w:r w:rsidR="00DA7762" w:rsidRPr="00DA7762">
        <w:t>Möhrendorf</w:t>
      </w:r>
      <w:proofErr w:type="spellEnd"/>
      <w:r w:rsidR="00DA7762" w:rsidRPr="00DA7762">
        <w:t>, Germany)</w:t>
      </w:r>
      <w:r w:rsidR="00DA7762">
        <w:t xml:space="preserve"> </w:t>
      </w:r>
      <w:r>
        <w:t xml:space="preserve">was also utilized to study the effect of motion on the various calcium scoring techniques. </w:t>
      </w:r>
      <w:r w:rsidR="00DA7762">
        <w:t xml:space="preserve">Two artificial coronary artery inserts were </w:t>
      </w:r>
      <w:r w:rsidR="00DA7762">
        <w:lastRenderedPageBreak/>
        <w:t>used, with each artery consisting of two different density calcifications</w:t>
      </w:r>
      <w:r w:rsidR="007C0D7D">
        <w:t>, resulting in four unique densities</w:t>
      </w:r>
      <w:r w:rsidR="00DA7762">
        <w:t xml:space="preserve">. All calcifications were 5.0 </w:t>
      </w:r>
      <w:r w:rsidR="00DA7762" w:rsidRPr="00DA7762">
        <w:t>±</w:t>
      </w:r>
      <w:r w:rsidR="00DA7762">
        <w:t xml:space="preserve"> 0.1 mm in diameter with a length of 10.0 </w:t>
      </w:r>
      <w:r w:rsidR="00DA7762" w:rsidRPr="00DA7762">
        <w:t>±</w:t>
      </w:r>
      <w:r w:rsidR="00DA7762">
        <w:t xml:space="preserve"> 0.1 mm. The four different densities were </w:t>
      </w:r>
      <w:r w:rsidR="00DA7762" w:rsidRPr="00DA7762">
        <w:t>196 ± 3, 380 ± 2, 408 ± 2, and 800 ± 2 mgHAcm</w:t>
      </w:r>
      <w:r w:rsidR="00DA7762" w:rsidRPr="00DA7762">
        <w:rPr>
          <w:vertAlign w:val="superscript"/>
        </w:rPr>
        <w:t>-3</w:t>
      </w:r>
      <w:r w:rsidR="00DA7762">
        <w:t xml:space="preserve">. The arteries were moved at four different </w:t>
      </w:r>
      <w:r w:rsidR="00D03CC0">
        <w:t xml:space="preserve">constant </w:t>
      </w:r>
      <w:r w:rsidR="00DA7762">
        <w:t>rates</w:t>
      </w:r>
      <w:r w:rsidR="00D03CC0">
        <w:t xml:space="preserve"> (0-30 mm/s) along the x-axis</w:t>
      </w:r>
      <w:r w:rsidR="00DA7762">
        <w:t>, comparable to heart rates of 0, &lt;60, 60-75, and &gt;75 bpm.</w:t>
      </w:r>
      <w:r w:rsidR="00D03CC0">
        <w:t xml:space="preserve"> </w:t>
      </w:r>
      <w:r w:rsidR="00FD75B2">
        <w:t>E</w:t>
      </w:r>
      <w:r w:rsidR="00E100C0">
        <w:t>lectrocardiography</w:t>
      </w:r>
      <w:r w:rsidR="00D03CC0">
        <w:t xml:space="preserve"> trigger was used to guarantee that scans were acquired during </w:t>
      </w:r>
      <w:r w:rsidR="00E100C0">
        <w:t xml:space="preserve">the </w:t>
      </w:r>
      <w:r w:rsidR="00D03CC0">
        <w:t>linear motion of the arteries.</w:t>
      </w:r>
      <w:r w:rsidR="00B30B15">
        <w:t xml:space="preserve"> Figure 2 shows a </w:t>
      </w:r>
      <w:r w:rsidR="00E100C0">
        <w:t>cross-section</w:t>
      </w:r>
      <w:r w:rsidR="00B30B15">
        <w:t xml:space="preserve"> of a </w:t>
      </w:r>
      <w:r w:rsidR="00E100C0">
        <w:t>motion-affected</w:t>
      </w:r>
      <w:r w:rsidR="00B30B15">
        <w:t xml:space="preserve"> artery (Fig. 2B) next to a static artery (Fig. 2A).</w:t>
      </w:r>
    </w:p>
    <w:p w14:paraId="6A047F8C" w14:textId="499E1C30" w:rsidR="00F17B2C" w:rsidRDefault="00F17B2C" w:rsidP="002B61D2">
      <w:pPr>
        <w:spacing w:line="480" w:lineRule="auto"/>
      </w:pPr>
    </w:p>
    <w:p w14:paraId="51AC40B7" w14:textId="72A185E1" w:rsidR="00F17B2C" w:rsidRDefault="00F17B2C" w:rsidP="002B61D2">
      <w:pPr>
        <w:pStyle w:val="Heading3"/>
        <w:spacing w:line="480" w:lineRule="auto"/>
      </w:pPr>
      <w:r>
        <w:t>2.1.2 – Reproducibility</w:t>
      </w:r>
    </w:p>
    <w:p w14:paraId="537299B9" w14:textId="3DF68374" w:rsidR="00DA7762" w:rsidRDefault="009F41A2" w:rsidP="002B61D2">
      <w:pPr>
        <w:spacing w:line="480" w:lineRule="auto"/>
      </w:pPr>
      <w:r>
        <w:t xml:space="preserve">Both phantoms, small and large, were scanned five times with each </w:t>
      </w:r>
      <w:r w:rsidR="00CF431D">
        <w:t xml:space="preserve">type of </w:t>
      </w:r>
      <w:r>
        <w:t>CT vendor</w:t>
      </w:r>
      <w:r w:rsidR="00CF431D">
        <w:t xml:space="preserve"> </w:t>
      </w:r>
      <w:r>
        <w:t>to study the reproducibility of each technique. The position of the phantom may have changed between scans, but all other variables remained consistent. We grouped each scan based on vendor (</w:t>
      </w:r>
      <w:r w:rsidR="006834D2">
        <w:t>Scanner 1, 2, 3, 4</w:t>
      </w:r>
      <w:r>
        <w:t>) and then measured the reproducibility, using the first scan as the reference for comparison.</w:t>
      </w:r>
      <w:r w:rsidR="001A6236">
        <w:t xml:space="preserve"> Reproducibility measurements were calculated on a vendor-specific basis for the calculated calcium mass of scan 1 compared to the calculated calcium mass of scan 2, scan 3, scan 4, and scan 5 for both the large and small phantoms. </w:t>
      </w:r>
      <w:r w:rsidR="00C6596F">
        <w:t>The</w:t>
      </w:r>
      <w:r w:rsidR="001A6236">
        <w:t xml:space="preserve"> integrated calcium mass and </w:t>
      </w:r>
      <w:proofErr w:type="spellStart"/>
      <w:r w:rsidR="001A6236">
        <w:t>Agatston</w:t>
      </w:r>
      <w:proofErr w:type="spellEnd"/>
      <w:r w:rsidR="001A6236">
        <w:t xml:space="preserve"> scoring techniques were then compared to one another by calculating the mean </w:t>
      </w:r>
      <w:r w:rsidR="00160EF2">
        <w:t xml:space="preserve">root mean squared error (RMSE) and deviation (RMSD) </w:t>
      </w:r>
      <w:r w:rsidR="001A6236">
        <w:t>values.</w:t>
      </w:r>
      <w:r w:rsidR="009E0CA9">
        <w:t xml:space="preserve"> </w:t>
      </w:r>
      <w:r w:rsidR="009561E8" w:rsidRPr="009159A4">
        <w:rPr>
          <w:rFonts w:cstheme="minorHAnsi"/>
        </w:rPr>
        <w:t xml:space="preserve">Equation </w:t>
      </w:r>
      <w:r w:rsidR="009561E8">
        <w:rPr>
          <w:rFonts w:cstheme="minorHAnsi"/>
        </w:rPr>
        <w:t>1</w:t>
      </w:r>
      <w:r w:rsidR="009561E8" w:rsidRPr="009159A4">
        <w:rPr>
          <w:rFonts w:cstheme="minorHAnsi"/>
        </w:rPr>
        <w:t xml:space="preserve"> shows how to calculate RMSE and RMSD. </w:t>
      </w:r>
      <m:oMath>
        <m:r>
          <w:rPr>
            <w:rFonts w:ascii="Cambria Math" w:hAnsi="Cambria Math" w:cstheme="minorHAnsi"/>
          </w:rPr>
          <m:t>N</m:t>
        </m:r>
      </m:oMath>
      <w:r w:rsidR="009561E8" w:rsidRPr="009159A4">
        <w:rPr>
          <w:rFonts w:cstheme="minorHAnsi"/>
        </w:rPr>
        <w:t xml:space="preserve"> is the total number of data points, </w:t>
      </w:r>
      <m:oMath>
        <m:acc>
          <m:accPr>
            <m:ctrlPr>
              <w:rPr>
                <w:rFonts w:ascii="Cambria Math" w:hAnsi="Cambria Math" w:cstheme="minorHAnsi"/>
              </w:rPr>
            </m:ctrlPr>
          </m:accPr>
          <m:e>
            <m:r>
              <w:rPr>
                <w:rFonts w:ascii="Cambria Math" w:hAnsi="Cambria Math" w:cstheme="minorHAnsi"/>
              </w:rPr>
              <m:t>y</m:t>
            </m:r>
          </m:e>
        </m:acc>
      </m:oMath>
      <w:r w:rsidR="009561E8" w:rsidRPr="009159A4">
        <w:rPr>
          <w:rFonts w:cstheme="minorHAnsi"/>
        </w:rPr>
        <w:t xml:space="preserve"> is the calculated calcium masses, and </w:t>
      </w:r>
      <m:oMath>
        <m:r>
          <w:rPr>
            <w:rFonts w:ascii="Cambria Math" w:hAnsi="Cambria Math" w:cstheme="minorHAnsi"/>
          </w:rPr>
          <m:t>y</m:t>
        </m:r>
      </m:oMath>
      <w:r w:rsidR="009561E8" w:rsidRPr="009159A4">
        <w:rPr>
          <w:rFonts w:cstheme="minorHAnsi"/>
        </w:rPr>
        <w:t xml:space="preserve"> is either the ground truth calcium masses (RMSE) or the linear regression</w:t>
      </w:r>
      <w:r w:rsidR="009561E8">
        <w:rPr>
          <w:rFonts w:cstheme="minorHAnsi"/>
        </w:rPr>
        <w:t>-based</w:t>
      </w:r>
      <w:r w:rsidR="009561E8" w:rsidRPr="009159A4">
        <w:rPr>
          <w:rFonts w:cstheme="minorHAnsi"/>
        </w:rPr>
        <w:t xml:space="preserve"> calcium masses (RMSD)</w:t>
      </w:r>
      <w:r w:rsidR="009561E8">
        <w:rPr>
          <w:rFonts w:cstheme="minorHAnsi"/>
        </w:rPr>
        <w:t xml:space="preserve">, </w:t>
      </w:r>
      <w:r w:rsidR="009561E8" w:rsidRPr="009159A4">
        <w:rPr>
          <w:rFonts w:cstheme="minorHAnsi"/>
        </w:rPr>
        <w:t>which is computed based on the calculated calcium masses</w:t>
      </w:r>
      <w:r w:rsidR="009561E8">
        <w:rPr>
          <w:rFonts w:cstheme="minorHAnsi"/>
        </w:rPr>
        <w:t xml:space="preserve">. </w:t>
      </w:r>
    </w:p>
    <w:p w14:paraId="304E0501" w14:textId="77777777" w:rsidR="009561E8" w:rsidRPr="00851674" w:rsidRDefault="009561E8" w:rsidP="009561E8">
      <w:pPr>
        <w:spacing w:line="480" w:lineRule="auto"/>
        <w:rPr>
          <w:rFonts w:cstheme="minorHAnsi"/>
        </w:rPr>
      </w:pPr>
      <m:oMathPara>
        <m:oMath>
          <m:r>
            <w:rPr>
              <w:rFonts w:ascii="Cambria Math" w:hAnsi="Cambria Math" w:cstheme="minorHAnsi"/>
            </w:rPr>
            <w:lastRenderedPageBreak/>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ctrlPr>
                        <w:rPr>
                          <w:rFonts w:ascii="Cambria Math" w:hAnsi="Cambria Math" w:cstheme="minorHAnsi"/>
                          <w:i/>
                        </w:rPr>
                      </m:ctrlPr>
                    </m:sub>
                    <m:sup>
                      <m:ctrlPr>
                        <w:rPr>
                          <w:rFonts w:ascii="Cambria Math" w:hAnsi="Cambria Math" w:cstheme="minorHAnsi"/>
                          <w:i/>
                        </w:rPr>
                      </m:ctrlPr>
                    </m:sup>
                    <m:e>
                      <m:r>
                        <w:rPr>
                          <w:rFonts w:ascii="Cambria Math" w:hAnsi="Cambria Math" w:cstheme="minorHAnsi"/>
                        </w:rPr>
                        <m:t>|y-</m:t>
                      </m:r>
                      <m:sSup>
                        <m:sSupPr>
                          <m:ctrlPr>
                            <w:rPr>
                              <w:rFonts w:ascii="Cambria Math" w:hAnsi="Cambria Math" w:cstheme="minorHAnsi"/>
                              <w:i/>
                            </w:rPr>
                          </m:ctrlPr>
                        </m:sSupPr>
                        <m:e>
                          <m:acc>
                            <m:accPr>
                              <m:ctrlPr>
                                <w:rPr>
                                  <w:rFonts w:ascii="Cambria Math" w:hAnsi="Cambria Math" w:cstheme="minorHAnsi"/>
                                </w:rPr>
                              </m:ctrlPr>
                            </m:accPr>
                            <m:e>
                              <m:r>
                                <w:rPr>
                                  <w:rFonts w:ascii="Cambria Math" w:hAnsi="Cambria Math" w:cstheme="minorHAnsi"/>
                                </w:rPr>
                                <m:t>y</m:t>
                              </m:r>
                            </m:e>
                          </m:acc>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2DDFD050" w14:textId="36A43E13" w:rsidR="009561E8" w:rsidRPr="00265344" w:rsidRDefault="009561E8" w:rsidP="00265344">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Pr>
          <w:rFonts w:eastAsiaTheme="minorEastAsia" w:cstheme="minorHAnsi"/>
          <w:i/>
          <w:iCs/>
          <w:sz w:val="16"/>
          <w:szCs w:val="16"/>
        </w:rPr>
        <w:t>1</w:t>
      </w:r>
      <w:r w:rsidRPr="001D7589">
        <w:rPr>
          <w:rFonts w:eastAsiaTheme="minorEastAsia" w:cstheme="minorHAnsi"/>
          <w:i/>
          <w:iCs/>
          <w:sz w:val="16"/>
          <w:szCs w:val="16"/>
        </w:rPr>
        <w:t>)</w:t>
      </w:r>
    </w:p>
    <w:p w14:paraId="6A6A88C5" w14:textId="3E5F9C2A" w:rsidR="00573013" w:rsidRDefault="00573013" w:rsidP="002B61D2">
      <w:pPr>
        <w:pStyle w:val="Heading3"/>
        <w:spacing w:line="480" w:lineRule="auto"/>
      </w:pPr>
      <w:r>
        <w:t>2.1.</w:t>
      </w:r>
      <w:r w:rsidR="00F17B2C">
        <w:t>3</w:t>
      </w:r>
      <w:r>
        <w:t xml:space="preserve"> </w:t>
      </w:r>
      <w:r w:rsidR="00DA7762">
        <w:t>–</w:t>
      </w:r>
      <w:r>
        <w:t xml:space="preserve"> Robustness</w:t>
      </w:r>
    </w:p>
    <w:p w14:paraId="32102A52" w14:textId="55045B60" w:rsidR="009F368C" w:rsidRDefault="00DA7762" w:rsidP="002B61D2">
      <w:pPr>
        <w:spacing w:line="480" w:lineRule="auto"/>
      </w:pPr>
      <w:r>
        <w:t>Various acquisition settings</w:t>
      </w:r>
      <w:r w:rsidR="004D7816">
        <w:t xml:space="preserve"> (tube potential, tube current product time, convolution kernel, iterative reconstruction level, field-of-view, and slice thickness)</w:t>
      </w:r>
      <w:r>
        <w:t xml:space="preserve"> were changed to assess the robustness of the two different calcium scoring techniques. </w:t>
      </w:r>
      <w:r w:rsidR="001F1212">
        <w:t xml:space="preserve">The adjusted settings are </w:t>
      </w:r>
      <w:r w:rsidR="00E806E6">
        <w:t xml:space="preserve">consistent with what was previously described </w:t>
      </w:r>
      <w:r w:rsidR="00773208">
        <w:fldChar w:fldCharType="begin"/>
      </w:r>
      <w:r w:rsidR="00040F6F">
        <w:instrText xml:space="preserve"> ADDIN ZOTERO_ITEM CSL_CITATION {"citationID":"rPBzeiqS","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773208">
        <w:fldChar w:fldCharType="separate"/>
      </w:r>
      <w:r w:rsidR="00040F6F">
        <w:rPr>
          <w:noProof/>
        </w:rPr>
        <w:t>[15]</w:t>
      </w:r>
      <w:r w:rsidR="00773208">
        <w:fldChar w:fldCharType="end"/>
      </w:r>
      <w:r w:rsidR="00E806E6">
        <w:t>.</w:t>
      </w:r>
    </w:p>
    <w:p w14:paraId="74409766" w14:textId="77777777" w:rsidR="001F1212" w:rsidRPr="00DA7762" w:rsidRDefault="001F1212" w:rsidP="002B61D2">
      <w:pPr>
        <w:spacing w:line="480" w:lineRule="auto"/>
      </w:pPr>
    </w:p>
    <w:p w14:paraId="19963742" w14:textId="0E01EF5A" w:rsidR="004B322F" w:rsidRDefault="004B322F" w:rsidP="002B61D2">
      <w:pPr>
        <w:pStyle w:val="Heading2"/>
        <w:spacing w:line="480" w:lineRule="auto"/>
      </w:pPr>
      <w:r>
        <w:t xml:space="preserve">2.2 – Integrated Calcium </w:t>
      </w:r>
      <w:r w:rsidR="00113F85">
        <w:t>Mass</w:t>
      </w:r>
    </w:p>
    <w:p w14:paraId="523642C6" w14:textId="2332529C" w:rsidR="00B87AAD" w:rsidRDefault="00CD3822" w:rsidP="00C30297">
      <w:pPr>
        <w:spacing w:line="480" w:lineRule="auto"/>
      </w:pPr>
      <w:r>
        <w:t>As previously reported, t</w:t>
      </w:r>
      <w:r w:rsidR="001F1212">
        <w:t xml:space="preserve">he integrated calcium </w:t>
      </w:r>
      <w:r w:rsidR="00113F85">
        <w:t xml:space="preserve">mass </w:t>
      </w:r>
      <w:r w:rsidR="001F1212">
        <w:t xml:space="preserve">technique </w:t>
      </w:r>
      <w:r>
        <w:t>adapts</w:t>
      </w:r>
      <w:r w:rsidR="001F1212">
        <w:t xml:space="preserve"> the integrated Hounsfield technique</w:t>
      </w:r>
      <w:r>
        <w:t xml:space="preserve"> </w:t>
      </w:r>
      <w:r w:rsidR="009F2095">
        <w:fldChar w:fldCharType="begin"/>
      </w:r>
      <w:r w:rsidR="0076367A">
        <w:instrText xml:space="preserve"> ADDIN ZOTERO_ITEM CSL_CITATION {"citationID":"8LqXk4Os","properties":{"formattedCitation":"[17], [18]","plainCitation":"[17], [18]","noteIndex":0},"citationItems":[{"id":334,"uris":["http://zotero.org/users/6884353/items/Y7RV3E7E"],"itemData":{"id":334,"type":"paper-conference","event-title":"AAPM 2022, 64th Annual Meeting and Exhibition","language":"en","title":"Accurate and Robust Quantification of Calcium Mass in Coronary Artery Calcium Using the Integrated Hounsfield Technique","URL":"https://w4.aapm.org/meetings/2022AM/programInfo/programAbs.php?sid=10792&amp;aid=66792","author":[{"family":"Black","given":"Dale"},{"family":"Molloi","given":"Sabee"},{"family":"Xiao","given":"Xingsuo"},{"family":"Shen","given":"Sara"},{"family":"Nie","given":"Shu"}],"accessed":{"date-parts":[["2022",8,8]]},"issued":{"date-parts":[["2022",7,10]]}}},{"id":329,"uris":["http://zotero.org/users/6884353/items/DFIXP59C"],"itemData":{"id":329,"type":"article-journal","container-title":"Journal of Cardiovascular Computed Tomography","DOI":"10.1016/j.jcct.2022.06.109","ISSN":"1934-5925, 1876-861X","issue":"4","journalAbbreviation":"Journal of Cardiovascular Computed Tomography","language":"English","note":"publisher: Elsevier","page":"S47","source":"www.journalofcardiovascularct.com","title":"498 Quantification Of Calcium Mass For Cases With Near Zero Coronary Artery Calcium Score","volume":"16","author":[{"family":"Black","given":"D."},{"family":"Xiao","given":"X."},{"family":"Shen","given":"Y."},{"family":"Nie","given":"S."},{"family":"Molloi","given":"S."}],"issued":{"date-parts":[["2022",7,1]]}}}],"schema":"https://github.com/citation-style-language/schema/raw/master/csl-citation.json"} </w:instrText>
      </w:r>
      <w:r w:rsidR="009F2095">
        <w:fldChar w:fldCharType="separate"/>
      </w:r>
      <w:r w:rsidR="0076367A">
        <w:rPr>
          <w:noProof/>
        </w:rPr>
        <w:t>[17], [18]</w:t>
      </w:r>
      <w:r w:rsidR="009F2095">
        <w:fldChar w:fldCharType="end"/>
      </w:r>
      <w:r w:rsidR="001F1212">
        <w:t xml:space="preserve">. The integrated Hounsfield technique accounts for the partial volume </w:t>
      </w:r>
      <w:r w:rsidR="00505856">
        <w:t>effect</w:t>
      </w:r>
      <w:r w:rsidR="001F1212">
        <w:t xml:space="preserve"> and avoids arbitrary thresholding by </w:t>
      </w:r>
      <w:r w:rsidR="00E806E6">
        <w:t xml:space="preserve">integrating the intensity over an entire region of interest. </w:t>
      </w:r>
      <w:r>
        <w:t>The total integrated Hounsfield unit is conserved by</w:t>
      </w:r>
      <w:r w:rsidR="00E806E6">
        <w:t xml:space="preserve"> </w:t>
      </w:r>
      <w:r w:rsidR="000C3FC5">
        <w:t>assuming the partial volume effect only affects a particular voxel and not an entire region.</w:t>
      </w:r>
    </w:p>
    <w:p w14:paraId="420F4666" w14:textId="77777777" w:rsidR="00EA0B93" w:rsidRPr="00EA0B93" w:rsidRDefault="00EA0B93" w:rsidP="002F02B0">
      <w:pPr>
        <w:spacing w:line="480" w:lineRule="auto"/>
      </w:pPr>
    </w:p>
    <w:p w14:paraId="7E1E0780" w14:textId="7F8405C8" w:rsidR="00C41D3A" w:rsidRPr="00EA0B93" w:rsidRDefault="000C3FC5" w:rsidP="005D686C">
      <w:pPr>
        <w:spacing w:line="480" w:lineRule="auto"/>
        <w:rPr>
          <w:rFonts w:cstheme="minorHAnsi"/>
        </w:rPr>
      </w:pPr>
      <w:r>
        <w:t xml:space="preserve"> </w:t>
      </w:r>
      <w:r w:rsidR="00C41D3A">
        <w:t xml:space="preserve">The cross-sectional area equation (Eq </w:t>
      </w:r>
      <w:r w:rsidR="009561E8">
        <w:t>2</w:t>
      </w:r>
      <w:r w:rsidR="00C41D3A">
        <w:t xml:space="preserve">), originally proposed by </w:t>
      </w:r>
      <w:proofErr w:type="spellStart"/>
      <w:r w:rsidR="00C41D3A">
        <w:t>Molloi</w:t>
      </w:r>
      <w:proofErr w:type="spellEnd"/>
      <w:r w:rsidR="00C41D3A">
        <w:t xml:space="preserve"> et al. </w:t>
      </w:r>
      <w:r w:rsidR="00C41D3A">
        <w:fldChar w:fldCharType="begin"/>
      </w:r>
      <w:r w:rsidR="00C41D3A">
        <w:instrText xml:space="preserve"> ADDIN ZOTERO_ITEM CSL_CITATION {"citationID":"Darzp7Jz","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C41D3A">
        <w:fldChar w:fldCharType="separate"/>
      </w:r>
      <w:r w:rsidR="00C41D3A">
        <w:rPr>
          <w:noProof/>
        </w:rPr>
        <w:t>[14]</w:t>
      </w:r>
      <w:r w:rsidR="00C41D3A">
        <w:fldChar w:fldCharType="end"/>
      </w:r>
      <w:r w:rsidR="00C41D3A">
        <w:t xml:space="preserve">, can be adapted for use in </w:t>
      </w:r>
      <w:r w:rsidR="00C6596F">
        <w:t>three-dimensional</w:t>
      </w:r>
      <w:r w:rsidR="00C41D3A">
        <w:t xml:space="preserve"> regions (Eq </w:t>
      </w:r>
      <w:r w:rsidR="009561E8">
        <w:t>3</w:t>
      </w:r>
      <w:r w:rsidR="00C41D3A">
        <w:t xml:space="preserve">) and applied to calcium mass quantification (Eq 3). </w:t>
      </w:r>
      <w:r w:rsidR="00C30297" w:rsidRPr="001D7589">
        <w:rPr>
          <w:rFonts w:cstheme="minorHAnsi"/>
        </w:rPr>
        <w:t xml:space="preserve">Figure </w:t>
      </w:r>
      <w:r w:rsidR="00144F44">
        <w:rPr>
          <w:rFonts w:cstheme="minorHAnsi"/>
        </w:rPr>
        <w:t>3</w:t>
      </w:r>
      <w:r w:rsidR="00C30297" w:rsidRPr="001D7589">
        <w:rPr>
          <w:rFonts w:cstheme="minorHAnsi"/>
        </w:rPr>
        <w:t xml:space="preserve"> shows the </w:t>
      </w:r>
      <w:r w:rsidR="00C30297">
        <w:rPr>
          <w:rFonts w:cstheme="minorHAnsi"/>
        </w:rPr>
        <w:t>cross-section</w:t>
      </w:r>
      <w:r w:rsidR="00C30297" w:rsidRPr="001D7589">
        <w:rPr>
          <w:rFonts w:cstheme="minorHAnsi"/>
        </w:rPr>
        <w:t xml:space="preserve"> of a </w:t>
      </w:r>
      <w:r w:rsidR="00C30297">
        <w:rPr>
          <w:rFonts w:cstheme="minorHAnsi"/>
        </w:rPr>
        <w:t xml:space="preserve">simulated </w:t>
      </w:r>
      <w:r w:rsidR="00C30297" w:rsidRPr="001D7589">
        <w:rPr>
          <w:rFonts w:cstheme="minorHAnsi"/>
        </w:rPr>
        <w:t>coronary plaque</w:t>
      </w:r>
      <w:r w:rsidR="00C30297">
        <w:rPr>
          <w:rFonts w:cstheme="minorHAnsi"/>
        </w:rPr>
        <w:t xml:space="preserve"> with the regions of interest outlined. </w:t>
      </w:r>
      <m:oMath>
        <m:sSub>
          <m:sSubPr>
            <m:ctrlPr>
              <w:rPr>
                <w:rFonts w:ascii="Cambria Math" w:hAnsi="Cambria Math"/>
                <w:i/>
                <w:vertAlign w:val="subscript"/>
              </w:rPr>
            </m:ctrlPr>
          </m:sSubPr>
          <m:e>
            <m:r>
              <w:rPr>
                <w:rFonts w:ascii="Cambria Math" w:hAnsi="Cambria Math"/>
              </w:rPr>
              <m:t>S</m:t>
            </m:r>
            <m:ctrlPr>
              <w:rPr>
                <w:rFonts w:ascii="Cambria Math" w:hAnsi="Cambria Math"/>
                <w:i/>
              </w:rPr>
            </m:ctrlPr>
          </m:e>
          <m:sub>
            <m:r>
              <w:rPr>
                <w:rFonts w:ascii="Cambria Math" w:hAnsi="Cambria Math"/>
                <w:vertAlign w:val="subscript"/>
              </w:rPr>
              <m:t>Obj</m:t>
            </m:r>
          </m:sub>
        </m:sSub>
      </m:oMath>
      <w:r w:rsidR="00C41D3A" w:rsidRPr="00C41D3A">
        <w:rPr>
          <w:vertAlign w:val="subscript"/>
        </w:rPr>
        <w:t xml:space="preserve"> </w:t>
      </w:r>
      <w:r w:rsidR="00C41D3A" w:rsidRPr="00C41D3A">
        <w:t>is the intensity (HU) of a section of the plaque with pure calcium and no partial volume affected voxels</w:t>
      </w:r>
      <m:oMath>
        <m:r>
          <w:rPr>
            <w:rFonts w:ascii="Cambria Math" w:hAnsi="Cambria Math"/>
          </w:rPr>
          <m:t xml:space="preserve">. </m:t>
        </m:r>
        <m:sSub>
          <m:sSubPr>
            <m:ctrlPr>
              <w:rPr>
                <w:rFonts w:ascii="Cambria Math" w:hAnsi="Cambria Math"/>
                <w:i/>
                <w:vertAlign w:val="subscript"/>
              </w:rPr>
            </m:ctrlPr>
          </m:sSubPr>
          <m:e>
            <m:r>
              <w:rPr>
                <w:rFonts w:ascii="Cambria Math" w:hAnsi="Cambria Math"/>
              </w:rPr>
              <m:t>S</m:t>
            </m:r>
            <m:ctrlPr>
              <w:rPr>
                <w:rFonts w:ascii="Cambria Math" w:hAnsi="Cambria Math"/>
                <w:i/>
              </w:rPr>
            </m:ctrlPr>
          </m:e>
          <m:sub>
            <m:r>
              <w:rPr>
                <w:rFonts w:ascii="Cambria Math" w:hAnsi="Cambria Math"/>
                <w:vertAlign w:val="subscript"/>
              </w:rPr>
              <m:t>Bkg</m:t>
            </m:r>
          </m:sub>
        </m:sSub>
      </m:oMath>
      <w:r w:rsidR="00C41D3A" w:rsidRPr="00C41D3A">
        <w:t xml:space="preserve"> is the measured intensity (HU) of a ring-like section</w:t>
      </w:r>
      <w:r w:rsidR="00FD3FA8">
        <w:t xml:space="preserve"> outside the calcified lesion</w:t>
      </w:r>
      <w:r w:rsidR="00C41D3A" w:rsidRPr="00C41D3A">
        <w:t xml:space="preserve">. </w:t>
      </w:r>
      <m:oMath>
        <m:r>
          <w:rPr>
            <w:rFonts w:ascii="Cambria Math" w:hAnsi="Cambria Math"/>
          </w:rPr>
          <m:t>I</m:t>
        </m:r>
      </m:oMath>
      <w:r w:rsidR="00C41D3A" w:rsidRPr="00C41D3A">
        <w:t xml:space="preserve"> is </w:t>
      </w:r>
      <w:r w:rsidR="00C6596F">
        <w:t xml:space="preserve">the </w:t>
      </w:r>
      <w:r w:rsidR="00C41D3A" w:rsidRPr="00C41D3A">
        <w:t xml:space="preserve">sum of each voxel intensity (HU) of the lesion that contains all the </w:t>
      </w:r>
      <w:r w:rsidR="00C41D3A" w:rsidRPr="00C41D3A">
        <w:lastRenderedPageBreak/>
        <w:t xml:space="preserve">calcium, including those voxels affected by the partial volume effect. </w:t>
      </w:r>
      <m:oMath>
        <m:r>
          <w:rPr>
            <w:rFonts w:ascii="Cambria Math" w:hAnsi="Cambria Math"/>
          </w:rPr>
          <m:t>V</m:t>
        </m:r>
      </m:oMath>
      <w:r w:rsidR="00C41D3A" w:rsidRPr="00C41D3A">
        <w:t xml:space="preserve"> is the total number of voxels in the entire </w:t>
      </w:r>
      <w:r w:rsidR="00C6596F">
        <w:t>cross-section</w:t>
      </w:r>
      <w:r w:rsidR="00C41D3A" w:rsidRPr="00C41D3A">
        <w:t xml:space="preserve"> multiplied by the voxel size. Equation </w:t>
      </w:r>
      <w:r w:rsidR="009561E8">
        <w:t>4</w:t>
      </w:r>
      <w:r w:rsidR="00C41D3A" w:rsidRPr="00C41D3A">
        <w:t xml:space="preserve"> shows how to convert the volume of the object (</w:t>
      </w:r>
      <m:oMath>
        <m:sSub>
          <m:sSubPr>
            <m:ctrlPr>
              <w:rPr>
                <w:rFonts w:ascii="Cambria Math" w:hAnsi="Cambria Math"/>
                <w:i/>
              </w:rPr>
            </m:ctrlPr>
          </m:sSubPr>
          <m:e>
            <m:r>
              <w:rPr>
                <w:rFonts w:ascii="Cambria Math" w:hAnsi="Cambria Math"/>
              </w:rPr>
              <m:t>V</m:t>
            </m:r>
          </m:e>
          <m:sub>
            <m:r>
              <w:rPr>
                <w:rFonts w:ascii="Cambria Math" w:hAnsi="Cambria Math"/>
              </w:rPr>
              <m:t>Obj</m:t>
            </m:r>
          </m:sub>
        </m:sSub>
      </m:oMath>
      <w:r w:rsidR="00C41D3A" w:rsidRPr="00C41D3A">
        <w:t>) to mass (</w:t>
      </w:r>
      <m:oMath>
        <m:sSub>
          <m:sSubPr>
            <m:ctrlPr>
              <w:rPr>
                <w:rFonts w:ascii="Cambria Math" w:hAnsi="Cambria Math"/>
                <w:i/>
              </w:rPr>
            </m:ctrlPr>
          </m:sSubPr>
          <m:e>
            <m:r>
              <w:rPr>
                <w:rFonts w:ascii="Cambria Math" w:hAnsi="Cambria Math"/>
              </w:rPr>
              <m:t>M</m:t>
            </m:r>
          </m:e>
          <m:sub>
            <m:r>
              <w:rPr>
                <w:rFonts w:ascii="Cambria Math" w:hAnsi="Cambria Math"/>
              </w:rPr>
              <m:t>Obj</m:t>
            </m:r>
          </m:sub>
        </m:sSub>
      </m:oMath>
      <w:r w:rsidR="00C41D3A" w:rsidRPr="00C41D3A">
        <w:t xml:space="preserve">), where </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sSub>
              <m:sSubPr>
                <m:ctrlPr>
                  <w:rPr>
                    <w:rFonts w:ascii="Cambria Math" w:hAnsi="Cambria Math"/>
                    <w:i/>
                  </w:rPr>
                </m:ctrlPr>
              </m:sSubPr>
              <m:e>
                <m:r>
                  <w:rPr>
                    <w:rFonts w:ascii="Cambria Math" w:hAnsi="Cambria Math"/>
                  </w:rPr>
                  <m:t>S</m:t>
                </m:r>
              </m:e>
              <m:sub>
                <m:r>
                  <w:rPr>
                    <w:rFonts w:ascii="Cambria Math" w:hAnsi="Cambria Math"/>
                  </w:rPr>
                  <m:t>Obj</m:t>
                </m:r>
              </m:sub>
            </m:sSub>
          </m:sub>
        </m:sSub>
      </m:oMath>
      <w:r w:rsidR="00C41D3A" w:rsidRPr="00C41D3A">
        <w:t xml:space="preserve"> is the density of the calcification, specific to the object intensity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00C41D3A" w:rsidRPr="00C41D3A">
        <w:t>).</w:t>
      </w:r>
    </w:p>
    <w:p w14:paraId="6112A997" w14:textId="77777777" w:rsidR="00C41D3A" w:rsidRPr="00C41D3A" w:rsidRDefault="00C41D3A" w:rsidP="005D686C">
      <w:pPr>
        <w:spacing w:line="480" w:lineRule="auto"/>
      </w:pPr>
    </w:p>
    <w:p w14:paraId="1D7287B8" w14:textId="70A99857" w:rsidR="00C552E6" w:rsidRPr="00265344" w:rsidRDefault="00C41D3A" w:rsidP="005D686C">
      <w:pPr>
        <w:spacing w:line="480" w:lineRule="auto"/>
      </w:pPr>
      <w:r w:rsidRPr="00C41D3A">
        <w:t xml:space="preserve">It is impractical to accurately measure the intensity of </w:t>
      </w:r>
      <w:r w:rsidR="006070DD">
        <w:t>calcium</w:t>
      </w:r>
      <w:r w:rsidRPr="00C41D3A">
        <w:t xml:space="preserve"> with no partial volume effect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for small calcifications. Therefore, this study utilized a calibration and computed a volume based on an arbitrary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This volume uses an estimated object signal for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from the calibration linear regression line</w:t>
      </w:r>
      <w:r w:rsidR="00C6596F">
        <w:t>. Then it converts</w:t>
      </w:r>
      <w:r w:rsidRPr="00C41D3A">
        <w:t xml:space="preserve"> the volume to mass by multiplying by the density assumed for the calculation of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In theory, once </w:t>
      </w:r>
      <w:r w:rsidR="00B87AAD">
        <w:t>two</w:t>
      </w:r>
      <w:r w:rsidR="00B87AAD" w:rsidRPr="00C41D3A">
        <w:t xml:space="preserve"> </w:t>
      </w:r>
      <w:r w:rsidRPr="00C41D3A">
        <w:t>calibration</w:t>
      </w:r>
      <w:r w:rsidR="00B87AAD">
        <w:t xml:space="preserve"> points are</w:t>
      </w:r>
      <w:r w:rsidRPr="00C41D3A">
        <w:t xml:space="preserve"> computed, any input density can be used </w:t>
      </w:r>
      <w:r w:rsidR="00C6596F">
        <w:t>to estimate</w:t>
      </w:r>
      <w:r w:rsidRPr="00C41D3A">
        <w:t xml:space="preserve">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and the corresponding mass calculation</w:t>
      </w:r>
      <w:r w:rsidR="00C6596F">
        <w:t xml:space="preserve">. </w:t>
      </w:r>
      <w:r w:rsidR="00A84898">
        <w:t xml:space="preserve">To remain consistent, this study used the calibration rod (200 </w:t>
      </w:r>
      <w:r w:rsidR="00A84898" w:rsidRPr="00DA7762">
        <w:t>mgHAcm</w:t>
      </w:r>
      <w:r w:rsidR="00A84898" w:rsidRPr="00DA7762">
        <w:rPr>
          <w:vertAlign w:val="superscript"/>
        </w:rPr>
        <w:t>-3</w:t>
      </w:r>
      <w:r w:rsidR="00A84898">
        <w:t xml:space="preserve">) for one calibration point and background (0 </w:t>
      </w:r>
      <w:r w:rsidR="00A84898" w:rsidRPr="00DA7762">
        <w:t>mgHAcm</w:t>
      </w:r>
      <w:r w:rsidR="00A84898" w:rsidRPr="00DA7762">
        <w:rPr>
          <w:vertAlign w:val="superscript"/>
        </w:rPr>
        <w:t>-3</w:t>
      </w:r>
      <w:r w:rsidR="00A84898">
        <w:t>) for the other calibration point</w:t>
      </w:r>
      <w:r w:rsidRPr="00C41D3A">
        <w:t xml:space="preserve">. Integrating over the entire region of interest should </w:t>
      </w:r>
      <w:r w:rsidR="008957AF">
        <w:t>reduce</w:t>
      </w:r>
      <w:r w:rsidR="008957AF" w:rsidRPr="00C41D3A">
        <w:t xml:space="preserve"> </w:t>
      </w:r>
      <w:r w:rsidR="008957AF">
        <w:t>the</w:t>
      </w:r>
      <w:r w:rsidRPr="00C41D3A">
        <w:t xml:space="preserve"> effect</w:t>
      </w:r>
      <w:r w:rsidR="008957AF">
        <w:t xml:space="preserve"> of</w:t>
      </w:r>
      <w:r w:rsidR="00A27903">
        <w:t xml:space="preserve"> </w:t>
      </w:r>
      <w:r w:rsidR="00676BE4">
        <w:t>quantum noise</w:t>
      </w:r>
      <w:r w:rsidRPr="00C41D3A">
        <w:t>.</w:t>
      </w:r>
    </w:p>
    <w:p w14:paraId="75E1B273" w14:textId="77777777" w:rsidR="00C552E6" w:rsidRPr="001D7589" w:rsidRDefault="00C552E6" w:rsidP="005D686C">
      <w:pPr>
        <w:spacing w:line="480" w:lineRule="auto"/>
        <w:rPr>
          <w:rFonts w:eastAsiaTheme="minorEastAsia"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6E87EDD8" w14:textId="77777777" w:rsidR="00C552E6" w:rsidRPr="001D7589" w:rsidRDefault="00C552E6" w:rsidP="005D686C">
      <w:pPr>
        <w:spacing w:line="480" w:lineRule="auto"/>
        <w:rPr>
          <w:rFonts w:eastAsiaTheme="minorEastAsia" w:cstheme="minorHAnsi"/>
        </w:rPr>
      </w:pPr>
      <m:oMathPara>
        <m:oMath>
          <m:r>
            <w:rPr>
              <w:rFonts w:ascii="Cambria Math" w:eastAsiaTheme="minorEastAsia" w:hAnsi="Cambria Math" w:cstheme="minorHAnsi"/>
            </w:rPr>
            <m:t>CSA=</m:t>
          </m:r>
          <m:f>
            <m:fPr>
              <m:ctrlPr>
                <w:rPr>
                  <w:rFonts w:ascii="Cambria Math" w:eastAsiaTheme="minorEastAsia" w:hAnsi="Cambria Math" w:cstheme="minorHAnsi"/>
                </w:rPr>
              </m:ctrlPr>
            </m:fPr>
            <m:num>
              <m:r>
                <w:rPr>
                  <w:rFonts w:ascii="Cambria Math" w:eastAsiaTheme="minorEastAsia" w:hAnsi="Cambria Math" w:cstheme="minorHAnsi"/>
                </w:rPr>
                <m:t>I-</m:t>
              </m:r>
              <m:d>
                <m:dPr>
                  <m:ctrlPr>
                    <w:rPr>
                      <w:rFonts w:ascii="Cambria Math" w:eastAsiaTheme="minorEastAsia" w:hAnsi="Cambria Math" w:cstheme="minorHAnsi"/>
                      <w:i/>
                    </w:rPr>
                  </m:ctrlPr>
                </m:dPr>
                <m:e>
                  <m:r>
                    <w:rPr>
                      <w:rFonts w:ascii="Cambria Math" w:eastAsiaTheme="minorEastAsia" w:hAnsi="Cambria Math" w:cstheme="minorHAnsi"/>
                    </w:rPr>
                    <m:t>A</m:t>
                  </m:r>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ctrlPr>
                        <w:rPr>
                          <w:rFonts w:ascii="Cambria Math" w:eastAsiaTheme="minorEastAsia" w:hAnsi="Cambria Math" w:cstheme="minorHAnsi"/>
                        </w:rPr>
                      </m:ctrlPr>
                    </m:e>
                    <m:sub>
                      <m:r>
                        <w:rPr>
                          <w:rFonts w:ascii="Cambria Math" w:eastAsiaTheme="minorEastAsia" w:hAnsi="Cambria Math" w:cstheme="minorHAnsi"/>
                        </w:rPr>
                        <m:t>Bkg</m:t>
                      </m:r>
                    </m:sub>
                  </m:sSub>
                </m:e>
              </m:d>
            </m:num>
            <m:den>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ctrlPr>
                <w:rPr>
                  <w:rFonts w:ascii="Cambria Math" w:eastAsiaTheme="minorEastAsia" w:hAnsi="Cambria Math" w:cstheme="minorHAnsi"/>
                  <w:i/>
                </w:rPr>
              </m:ctrlPr>
            </m:den>
          </m:f>
        </m:oMath>
      </m:oMathPara>
    </w:p>
    <w:p w14:paraId="3E95B52A" w14:textId="04B7D63D" w:rsidR="000C3FC5" w:rsidRPr="00265344" w:rsidRDefault="00C552E6" w:rsidP="00265344">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2</w:t>
      </w:r>
      <w:r w:rsidRPr="001D7589">
        <w:rPr>
          <w:rFonts w:eastAsiaTheme="minorEastAsia" w:cstheme="minorHAnsi"/>
          <w:i/>
          <w:iCs/>
          <w:sz w:val="16"/>
          <w:szCs w:val="16"/>
        </w:rPr>
        <w:t>)</w:t>
      </w:r>
    </w:p>
    <w:p w14:paraId="77C2855E" w14:textId="52DD891B" w:rsidR="000C3FC5" w:rsidRPr="000C3FC5" w:rsidRDefault="000C3FC5" w:rsidP="00265344">
      <w:pPr>
        <w:spacing w:line="480" w:lineRule="auto"/>
        <w:rPr>
          <w:rFonts w:eastAsiaTheme="minorEastAsia" w:cstheme="minorHAnsi"/>
          <w:i/>
          <w:iCs/>
          <w:sz w:val="16"/>
          <w:szCs w:val="16"/>
        </w:rPr>
      </w:pPr>
      <m:oMathPara>
        <m:oMath>
          <m:r>
            <w:rPr>
              <w:rFonts w:ascii="Cambria Math" w:eastAsiaTheme="minorEastAsia" w:hAnsi="Cambria Math" w:cstheme="minorHAnsi"/>
            </w:rPr>
            <m:t>I=</m:t>
          </m:r>
          <m:d>
            <m:dPr>
              <m:begChr m:val="["/>
              <m:endChr m:val="]"/>
              <m:ctrlPr>
                <w:rPr>
                  <w:rFonts w:ascii="Cambria Math" w:eastAsiaTheme="minorEastAsia" w:hAnsi="Cambria Math" w:cstheme="minorHAnsi"/>
                  <w:i/>
                </w:rPr>
              </m:ctrlPr>
            </m:dPr>
            <m:e>
              <m:d>
                <m:dPr>
                  <m:ctrlPr>
                    <w:rPr>
                      <w:rFonts w:ascii="Cambria Math" w:eastAsiaTheme="minorEastAsia" w:hAnsi="Cambria Math" w:cstheme="minorHAnsi"/>
                      <w:i/>
                    </w:rPr>
                  </m:ctrlPr>
                </m:dPr>
                <m:e>
                  <m:r>
                    <w:rPr>
                      <w:rFonts w:ascii="Cambria Math" w:eastAsiaTheme="minorEastAsia" w:hAnsi="Cambria Math" w:cstheme="minorHAnsi"/>
                    </w:rPr>
                    <m:t>V-</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e>
              </m:d>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ctrlPr>
                    <w:rPr>
                      <w:rFonts w:ascii="Cambria Math" w:eastAsiaTheme="minorEastAsia" w:hAnsi="Cambria Math" w:cstheme="minorHAnsi"/>
                    </w:rPr>
                  </m:ctrlPr>
                </m:e>
                <m:sub>
                  <m:r>
                    <w:rPr>
                      <w:rFonts w:ascii="Cambria Math" w:eastAsiaTheme="minorEastAsia" w:hAnsi="Cambria Math" w:cstheme="minorHAnsi"/>
                    </w:rPr>
                    <m:t>Bkg</m:t>
                  </m:r>
                </m:sub>
              </m:sSub>
            </m:e>
          </m:d>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e>
          </m:d>
        </m:oMath>
      </m:oMathPara>
    </w:p>
    <w:p w14:paraId="7AB56106" w14:textId="77777777" w:rsidR="000C3FC5" w:rsidRPr="001D7589" w:rsidRDefault="00000000" w:rsidP="005D686C">
      <w:pPr>
        <w:spacing w:line="48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I-</m:t>
              </m:r>
              <m:d>
                <m:dPr>
                  <m:ctrlPr>
                    <w:rPr>
                      <w:rFonts w:ascii="Cambria Math" w:eastAsiaTheme="minorEastAsia" w:hAnsi="Cambria Math" w:cstheme="minorHAnsi"/>
                      <w:i/>
                    </w:rPr>
                  </m:ctrlPr>
                </m:dPr>
                <m:e>
                  <m:r>
                    <w:rPr>
                      <w:rFonts w:ascii="Cambria Math" w:eastAsiaTheme="minorEastAsia" w:hAnsi="Cambria Math" w:cstheme="minorHAnsi"/>
                    </w:rPr>
                    <m:t xml:space="preserve">V </m:t>
                  </m:r>
                  <m:r>
                    <m:rPr>
                      <m:sty m:val="p"/>
                    </m:rPr>
                    <w:rPr>
                      <w:rFonts w:ascii="Cambria Math" w:eastAsiaTheme="minorEastAsia" w:hAnsi="Cambria Math" w:cstheme="minorHAnsi"/>
                    </w:rPr>
                    <m:t>×</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e>
              </m:d>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ctrlPr>
                <w:rPr>
                  <w:rFonts w:ascii="Cambria Math" w:eastAsiaTheme="minorEastAsia" w:hAnsi="Cambria Math" w:cstheme="minorHAnsi"/>
                  <w:i/>
                </w:rPr>
              </m:ctrlPr>
            </m:den>
          </m:f>
        </m:oMath>
      </m:oMathPara>
    </w:p>
    <w:p w14:paraId="1B580E7B" w14:textId="17E1BE22" w:rsidR="000C3FC5" w:rsidRDefault="000C3FC5" w:rsidP="005D686C">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3</w:t>
      </w:r>
      <w:r w:rsidRPr="001D7589">
        <w:rPr>
          <w:rFonts w:eastAsiaTheme="minorEastAsia" w:cstheme="minorHAnsi"/>
          <w:i/>
          <w:iCs/>
          <w:sz w:val="16"/>
          <w:szCs w:val="16"/>
        </w:rPr>
        <w:t>)</w:t>
      </w:r>
    </w:p>
    <w:p w14:paraId="12CDB5E7" w14:textId="77777777" w:rsidR="00C552E6" w:rsidRDefault="00000000" w:rsidP="005D686C">
      <w:pPr>
        <w:spacing w:line="480" w:lineRule="auto"/>
        <w:jc w:val="right"/>
        <w:rPr>
          <w:rFonts w:eastAsiaTheme="minorEastAsia" w:cstheme="minorHAnsi"/>
          <w: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V</m:t>
              </m:r>
            </m:e>
            <m:sub>
              <m:r>
                <m:rPr>
                  <m:sty m:val="p"/>
                </m:rPr>
                <w:rPr>
                  <w:rFonts w:ascii="Cambria Math" w:eastAsiaTheme="minorEastAsia" w:hAnsi="Cambria Math" w:cstheme="minorHAnsi"/>
                </w:rPr>
                <m:t>Obj</m:t>
              </m:r>
            </m:sub>
          </m:sSub>
          <m:r>
            <m:rPr>
              <m:sty m:val="p"/>
            </m:rP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ρ</m:t>
              </m:r>
            </m:e>
            <m:sub>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Obj</m:t>
                  </m:r>
                </m:sub>
              </m:sSub>
            </m:sub>
          </m:sSub>
        </m:oMath>
      </m:oMathPara>
    </w:p>
    <w:p w14:paraId="5F8FD4F3" w14:textId="6A2986F6" w:rsidR="00C552E6" w:rsidRDefault="00C552E6" w:rsidP="005D686C">
      <w:pPr>
        <w:spacing w:line="480" w:lineRule="auto"/>
        <w:jc w:val="right"/>
        <w:rPr>
          <w:rFonts w:eastAsiaTheme="minorEastAsia" w:cstheme="minorHAnsi"/>
          <w:i/>
          <w:iCs/>
          <w:sz w:val="16"/>
          <w:szCs w:val="16"/>
        </w:rPr>
      </w:pPr>
      <w:r w:rsidRPr="001D7589">
        <w:rPr>
          <w:rFonts w:eastAsiaTheme="minorEastAsia" w:cstheme="minorHAnsi"/>
          <w:i/>
          <w:iCs/>
          <w:sz w:val="16"/>
          <w:szCs w:val="16"/>
        </w:rPr>
        <w:lastRenderedPageBreak/>
        <w:t>(</w:t>
      </w:r>
      <w:r w:rsidR="009561E8">
        <w:rPr>
          <w:rFonts w:eastAsiaTheme="minorEastAsia" w:cstheme="minorHAnsi"/>
          <w:i/>
          <w:iCs/>
          <w:sz w:val="16"/>
          <w:szCs w:val="16"/>
        </w:rPr>
        <w:t>4</w:t>
      </w:r>
      <w:r w:rsidRPr="001D7589">
        <w:rPr>
          <w:rFonts w:eastAsiaTheme="minorEastAsia" w:cstheme="minorHAnsi"/>
          <w:i/>
          <w:iCs/>
          <w:sz w:val="16"/>
          <w:szCs w:val="16"/>
        </w:rPr>
        <w:t>)</w:t>
      </w:r>
    </w:p>
    <w:p w14:paraId="03CBAB7E" w14:textId="2B38C535" w:rsidR="004B322F" w:rsidRDefault="004B322F" w:rsidP="002B61D2">
      <w:pPr>
        <w:pStyle w:val="Heading2"/>
        <w:spacing w:line="480" w:lineRule="auto"/>
      </w:pPr>
      <w:r>
        <w:t>2.3 – Statistical Analysis</w:t>
      </w:r>
    </w:p>
    <w:p w14:paraId="3BF239ED" w14:textId="47C5631B" w:rsidR="00E011FC" w:rsidRPr="00E011FC" w:rsidRDefault="00E011FC" w:rsidP="002B61D2">
      <w:pPr>
        <w:spacing w:line="480" w:lineRule="auto"/>
      </w:pPr>
      <w:r>
        <w:t>All calculations were performed using the Julia Programming Language</w:t>
      </w:r>
      <w:r w:rsidR="00F35771">
        <w:t xml:space="preserve"> </w:t>
      </w:r>
      <w:r w:rsidR="009F2095">
        <w:fldChar w:fldCharType="begin"/>
      </w:r>
      <w:r w:rsidR="0076367A">
        <w:instrText xml:space="preserve"> ADDIN ZOTERO_ITEM CSL_CITATION {"citationID":"8yNTGfUu","properties":{"formattedCitation":"[16]","plainCitation":"[16]","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9F2095">
        <w:fldChar w:fldCharType="separate"/>
      </w:r>
      <w:r w:rsidR="0076367A">
        <w:rPr>
          <w:noProof/>
        </w:rPr>
        <w:t>[16]</w:t>
      </w:r>
      <w:r w:rsidR="009F2095">
        <w:fldChar w:fldCharType="end"/>
      </w:r>
      <w:r>
        <w:t>.</w:t>
      </w:r>
      <w:r w:rsidR="00F35771">
        <w:t xml:space="preserve"> </w:t>
      </w:r>
      <w:proofErr w:type="spellStart"/>
      <w:r w:rsidR="00F35771">
        <w:t>CalciumScoring.jl</w:t>
      </w:r>
      <w:proofErr w:type="spellEnd"/>
      <w:r w:rsidR="00F35771">
        <w:t xml:space="preserve">, </w:t>
      </w:r>
      <w:proofErr w:type="spellStart"/>
      <w:r w:rsidR="00F35771">
        <w:t>Pluto.jl</w:t>
      </w:r>
      <w:proofErr w:type="spellEnd"/>
      <w:r w:rsidR="00F35771">
        <w:t xml:space="preserve">, </w:t>
      </w:r>
      <w:proofErr w:type="spellStart"/>
      <w:r w:rsidR="00F35771">
        <w:t>Makie.jl</w:t>
      </w:r>
      <w:proofErr w:type="spellEnd"/>
      <w:r w:rsidR="00F35771">
        <w:t xml:space="preserve">, </w:t>
      </w:r>
      <w:proofErr w:type="spellStart"/>
      <w:r w:rsidR="008F3868">
        <w:t>GLM.jl</w:t>
      </w:r>
      <w:proofErr w:type="spellEnd"/>
      <w:r w:rsidR="008F3868">
        <w:t xml:space="preserve">, and </w:t>
      </w:r>
      <w:proofErr w:type="spellStart"/>
      <w:r w:rsidR="008F3868">
        <w:t>MLJ.jl</w:t>
      </w:r>
      <w:proofErr w:type="spellEnd"/>
      <w:r>
        <w:t xml:space="preserve"> </w:t>
      </w:r>
      <w:r w:rsidR="009F2095">
        <w:fldChar w:fldCharType="begin"/>
      </w:r>
      <w:r w:rsidR="006C1971">
        <w:instrText xml:space="preserve"> ADDIN ZOTERO_ITEM CSL_CITATION {"citationID":"qmbbdM9M","properties":{"formattedCitation":"[19]\\uc0\\u8211{}[23]","plainCitation":"[19]–[23]","noteIndex":0},"citationItems":[{"id":356,"uris":["http://zotero.org/users/6884353/items/26FPER5Q"],"itemData":{"id":356,"type":"webpage","title":"Dale-Black/CalciumScoring.jl: Initial Release | Zenodo","URL":"https://zenodo.org/record/6903873","accessed":{"date-parts":[["2022",8,11]]}}},{"id":370,"uris":["http://zotero.org/users/6884353/items/WXR6UI6J"],"itemData":{"id":370,"type":"software","abstract":"GLM v1.8.0 Diff since v1.7.0 Closed issues: Canonical link for negative binomial distribution (#476) Merged pull requests: Update the perf script. (#433) (@dmbates) Adding PowerLink link function in GLM (#474) (@ayushpatnaikgit) Fix mention of canonical link for NegativeBinomial (#478) (@nalimilan) Adding geometric distribution for GLM.jl (#480) (@ayushpatnaikgit) CompatHelper: bump compat for \"StatsFuns\" to \"1.0\" (#484) (@github-actions[bot])","note":"DOI: 10.5281/zenodo.6580436","publisher":"Zenodo","source":"Zenodo","title":"JuliaStats/GLM.jl: v1.8.0","title-short":"JuliaStats/GLM.jl","URL":"https://zenodo.org/record/6580436","author":[{"family":"Bates","given":"Douglas"},{"family":"Noack","given":"Andreas"},{"family":"Kornblith","given":"Simon"},{"family":"Bouchet-Valat","given":"Milan"},{"family":"Borregaard","given":"Michael Krabbe"},{"family":"Arslan","given":"Alex"},{"family":"White","given":"John Myles"},{"family":"Kleinschmidt","given":"Dave"},{"family":"Lynch","given":"Galen"},{"family":"Dunning","given":"Iain"},{"family":"Mogensen","given":"Patrick Kofod"},{"family":"Lendle","given":"Sam"},{"family":"Aluthge","given":"Dilum"},{"family":"Alday","given":"Phillip"},{"family":"pdeffebach","given":""},{"family":"José Bayoán Santiago Calderón","given":"PhD"},{"family":"Patnaik","given":"Ayush"},{"family":"Born","given":"Benjamin"},{"family":"Setzler","given":"Bradley"},{"family":"DuBois","given":"Chris"},{"family":"Quinn","given":"Jacob"},{"family":"Slámečka","given":"Ondřej"},{"family":"Bastide","given":"Paul"},{"family":"Shah","given":"Viral B."},{"family":"Anthony Blaom","given":"PhD"},{"family":"König","given":"Bernhard"},{"family":"Kamiński","given":"Bogumił"},{"family":"Caine","given":"Colin"}],"accessed":{"date-parts":[["2022",9,5]]},"issued":{"date-parts":[["2022",5,25]]}}},{"id":368,"uris":["http://zotero.org/users/6884353/items/8SJDWSGM"],"itemData":{"id":368,"type":"article-journal","container-title":"Journal of Open Source Software","DOI":"10.21105/joss.03349","ISSN":"2475-9066","issue":"65","journalAbbreviation":"JOSS","page":"3349","source":"DOI.org (Crossref)","title":"Makie.jl: Flexible high-performance data visualization for Julia","title-short":"Makie.jl","volume":"6","author":[{"family":"Danisch","given":"Simon"},{"family":"Krumbiegel","given":"Julius"}],"issued":{"date-parts":[["2021",9,1]]}}},{"id":374,"uris":["http://zotero.org/users/6884353/items/2448KBR5"],"itemData":{"id":374,"type":"software","abstract":"Pluto v0.19.11 Try this release in your browser! (Available 30 minutes after the release) &lt;a href=\"https://binder.plutojl.org/v0.19.11/\"&gt;&lt;img alt=\"Binder logo\" src=\"https://mybinder.org/badge_logo.svg\"&gt;&lt;/a&gt; Generate your own binder links using pluto-on-binder.glitch.me! Diff since v0.19.10 Merged pull requests: Add base_url option (#2227) (@Pangoraw) Closed issues: WebSocket does not connect (#1965) Remove base url path sent in from proxy servers, to not get \"Not found!\" error? (#2225) New features (TODO) Performance improvements (TODO) Fixes (TODO) Internal changes (TODO)","note":"DOI: 10.5281/zenodo.6916713","publisher":"Zenodo","source":"Zenodo","title":"fonsp/Pluto.jl: v0.19.11","title-short":"fonsp/Pluto.jl","URL":"https://zenodo.org/record/6916713","author":[{"family":"Plas","given":"Fons","dropping-particle":"van der"},{"family":"Dral","given":"Michiel"},{"family":"Berg","given":"Paul"},{"family":"Γεωργακόπουλος","given":"Παναγιώτης"},{"family":"Huijzer","given":"Rik"},{"family":"Bochenski","given":"Nicholas"},{"family":"Mengali","given":"Alberto"},{"family":"Lungwitz","given":"Benjamin"},{"family":"Burns","given":"Connor"},{"family":"Priyashan","given":"Hirumal"},{"family":"Ling","given":"Jerry"},{"family":"Zhang","given":"Eric"},{"family":"Schneider","given":"Felipe S. S."},{"family":"Weaver","given":"Ian"},{"family":"Rogerluo","given":""},{"family":"Kadowaki","given":"Shuhei"},{"family":"Wu","given":"Zihua"},{"family":"Gerritsen","given":"Jelmar"},{"family":"Novosel","given":"Rok"},{"family":"Supanat","given":""},{"family":"Moon","given":"Zachary"},{"family":"pupuis","given":""},{"family":"Abbott","given":"Michael"},{"family":"Bauer","given":"Nicholas"},{"family":"Bouffard","given":"Patrick"},{"family":"Terasaki","given":"Satoshi"},{"family":"Polasa","given":"Shashank"},{"family":"TheCedarPrince","given":""}],"accessed":{"date-parts":[["2022",9,5]]},"issued":{"date-parts":[["2022",7,27]]}}},{"id":259,"uris":["http://zotero.org/users/6884353/items/8QAUEF6K"],"itemData":{"id":259,"type":"webpage","abstract":"In-memory tabular data in Julia. Contribute to JuliaData/DataFrames.jl development by creating an account on GitHub.","container-title":"GitHub","language":"en","title":"DataFrames.jl/index.md at main · JuliaData/DataFrames.jl","URL":"https://github.com/JuliaData/DataFrames.jl","accessed":{"date-parts":[["2022",6,1]]}}}],"schema":"https://github.com/citation-style-language/schema/raw/master/csl-citation.json"} </w:instrText>
      </w:r>
      <w:r w:rsidR="009F2095">
        <w:fldChar w:fldCharType="separate"/>
      </w:r>
      <w:r w:rsidR="006C1971" w:rsidRPr="006C1971">
        <w:rPr>
          <w:rFonts w:ascii="Calibri" w:cs="Calibri"/>
        </w:rPr>
        <w:t>[19]–[23]</w:t>
      </w:r>
      <w:r w:rsidR="009F2095">
        <w:fldChar w:fldCharType="end"/>
      </w:r>
      <w:r w:rsidR="001C5601">
        <w:t xml:space="preserve"> </w:t>
      </w:r>
      <w:r w:rsidR="00F07503">
        <w:t xml:space="preserve">were </w:t>
      </w:r>
      <w:r w:rsidR="001A3DB6">
        <w:t xml:space="preserve">used </w:t>
      </w:r>
      <w:r w:rsidR="001C5601">
        <w:t>for the calcium scoring and the analysis</w:t>
      </w:r>
      <w:r w:rsidR="005518A9">
        <w:t xml:space="preserve"> throughout this study</w:t>
      </w:r>
      <w:r w:rsidR="00D0698D">
        <w:t>. RMSE and</w:t>
      </w:r>
      <w:r w:rsidR="009561E8">
        <w:t xml:space="preserve"> </w:t>
      </w:r>
      <w:r w:rsidR="00D0698D">
        <w:t xml:space="preserve">RMSD </w:t>
      </w:r>
      <w:r w:rsidR="00EE376D">
        <w:t>were</w:t>
      </w:r>
      <w:r w:rsidR="00D0698D">
        <w:t xml:space="preserve"> calculated for all linear regression measurements</w:t>
      </w:r>
      <w:r w:rsidR="00967760">
        <w:t>.</w:t>
      </w:r>
    </w:p>
    <w:p w14:paraId="5FD8D8E4" w14:textId="0D464F1E" w:rsidR="00F63E7D" w:rsidRPr="00F63E7D" w:rsidRDefault="004B322F" w:rsidP="002B61D2">
      <w:pPr>
        <w:pStyle w:val="Heading1"/>
        <w:spacing w:line="480" w:lineRule="auto"/>
      </w:pPr>
      <w:r>
        <w:t>III. Results</w:t>
      </w:r>
    </w:p>
    <w:p w14:paraId="6B546CD7" w14:textId="439D8203" w:rsidR="004B322F" w:rsidRDefault="004B322F" w:rsidP="002B61D2">
      <w:pPr>
        <w:pStyle w:val="Heading2"/>
        <w:spacing w:line="480" w:lineRule="auto"/>
      </w:pPr>
      <w:r>
        <w:t>3.</w:t>
      </w:r>
      <w:r w:rsidR="00EA01BA">
        <w:t>1</w:t>
      </w:r>
      <w:r>
        <w:t xml:space="preserve"> – Accuracy</w:t>
      </w:r>
    </w:p>
    <w:p w14:paraId="33FA22CC" w14:textId="79D33063" w:rsidR="00DA3E9B" w:rsidRDefault="00E415F8" w:rsidP="002B61D2">
      <w:pPr>
        <w:spacing w:line="480" w:lineRule="auto"/>
      </w:pPr>
      <w:r>
        <w:t xml:space="preserve">Linear regression was performed for integrated calcium </w:t>
      </w:r>
      <w:r w:rsidR="00113F85">
        <w:t xml:space="preserve">mass </w:t>
      </w:r>
      <w:r>
        <w:t xml:space="preserve">and </w:t>
      </w:r>
      <w:proofErr w:type="spellStart"/>
      <w:r>
        <w:t>Agatston</w:t>
      </w:r>
      <w:proofErr w:type="spellEnd"/>
      <w:r>
        <w:t xml:space="preserve"> scoring, using the known calcium mass of the inserts as the reference.</w:t>
      </w:r>
      <w:r w:rsidR="00DA3E9B">
        <w:t xml:space="preserve"> The images were analyzed in two categories</w:t>
      </w:r>
      <w:r w:rsidR="006C07B2">
        <w:t>: stationary</w:t>
      </w:r>
      <w:r w:rsidR="00DA3E9B">
        <w:t xml:space="preserve"> (no motion) and motion. </w:t>
      </w:r>
      <w:r>
        <w:t xml:space="preserve"> </w:t>
      </w:r>
    </w:p>
    <w:p w14:paraId="31324B39" w14:textId="77777777" w:rsidR="00DA3E9B" w:rsidRPr="00E415F8" w:rsidRDefault="00DA3E9B" w:rsidP="002B61D2">
      <w:pPr>
        <w:spacing w:line="480" w:lineRule="auto"/>
      </w:pPr>
    </w:p>
    <w:p w14:paraId="47D59996" w14:textId="45DB2B2B" w:rsidR="004B322F" w:rsidRDefault="004B322F" w:rsidP="002B61D2">
      <w:pPr>
        <w:pStyle w:val="Heading3"/>
        <w:spacing w:line="480" w:lineRule="auto"/>
      </w:pPr>
      <w:r>
        <w:t>3.</w:t>
      </w:r>
      <w:r w:rsidR="00EA01BA">
        <w:t>1</w:t>
      </w:r>
      <w:r>
        <w:t>.1 – No Motion</w:t>
      </w:r>
    </w:p>
    <w:p w14:paraId="551B8EC2" w14:textId="76BE29CD" w:rsidR="00DA3E9B" w:rsidRDefault="00DA3E9B" w:rsidP="00DE50A1">
      <w:pPr>
        <w:spacing w:line="480" w:lineRule="auto"/>
      </w:pPr>
      <w:r>
        <w:t xml:space="preserve">Integrated calcium </w:t>
      </w:r>
      <w:r w:rsidR="00113F85">
        <w:t xml:space="preserve">mass </w:t>
      </w:r>
      <w:r w:rsidR="007D7CE0">
        <w:t xml:space="preserve">(Fig. </w:t>
      </w:r>
      <w:r w:rsidR="00F93194">
        <w:t>4</w:t>
      </w:r>
      <w:r w:rsidR="007D7CE0">
        <w:t>A)</w:t>
      </w:r>
      <w:r>
        <w:t xml:space="preserve"> was more accurate and precise than </w:t>
      </w:r>
      <w:proofErr w:type="spellStart"/>
      <w:r>
        <w:t>Agatston</w:t>
      </w:r>
      <w:proofErr w:type="spellEnd"/>
      <w:r>
        <w:t xml:space="preserve"> scoring</w:t>
      </w:r>
      <w:r w:rsidR="007D7CE0">
        <w:t xml:space="preserve"> (Fig. </w:t>
      </w:r>
      <w:r w:rsidR="00F93194">
        <w:t>4</w:t>
      </w:r>
      <w:r w:rsidR="007D7CE0">
        <w:t>B)</w:t>
      </w:r>
      <w:r w:rsidR="00505856">
        <w:t>,</w:t>
      </w:r>
      <w:r>
        <w:t xml:space="preserve"> with an RMSE of </w:t>
      </w:r>
      <w:r w:rsidR="009F368C">
        <w:t>2.87</w:t>
      </w:r>
      <w:r>
        <w:t xml:space="preserve"> and 4.0</w:t>
      </w:r>
      <w:r w:rsidR="00A84898">
        <w:t>7</w:t>
      </w:r>
      <w:r>
        <w:t>, respectively, and an RMSD of 2.</w:t>
      </w:r>
      <w:r w:rsidR="009F368C">
        <w:t>69</w:t>
      </w:r>
      <w:r>
        <w:t xml:space="preserve"> and 3.3</w:t>
      </w:r>
      <w:r w:rsidR="009F368C">
        <w:t>1</w:t>
      </w:r>
      <w:r>
        <w:t>, respectively. The RMSE, RMSD, r-correlation coefficient</w:t>
      </w:r>
      <w:r w:rsidR="00505856">
        <w:t xml:space="preserve">, </w:t>
      </w:r>
      <w:r>
        <w:t xml:space="preserve">and the </w:t>
      </w:r>
      <w:r w:rsidR="00EE376D">
        <w:t>best-fit</w:t>
      </w:r>
      <w:r w:rsidR="006C07B2">
        <w:t xml:space="preserve"> line equation</w:t>
      </w:r>
      <w:r>
        <w:t xml:space="preserve"> for both techniques can be seen in </w:t>
      </w:r>
      <w:r w:rsidR="00BA66AE">
        <w:t>F</w:t>
      </w:r>
      <w:r>
        <w:t xml:space="preserve">igure </w:t>
      </w:r>
      <w:r w:rsidR="00F93194">
        <w:t>4</w:t>
      </w:r>
      <w:r>
        <w:t>.</w:t>
      </w:r>
    </w:p>
    <w:p w14:paraId="11A4CAB4" w14:textId="77777777" w:rsidR="00DA3E9B" w:rsidRPr="00DA3E9B" w:rsidRDefault="00DA3E9B" w:rsidP="002B61D2">
      <w:pPr>
        <w:spacing w:line="480" w:lineRule="auto"/>
      </w:pPr>
    </w:p>
    <w:p w14:paraId="0FB5F14C" w14:textId="0A364CA1" w:rsidR="004B322F" w:rsidRDefault="004B322F" w:rsidP="002B61D2">
      <w:pPr>
        <w:pStyle w:val="Heading3"/>
        <w:spacing w:line="480" w:lineRule="auto"/>
      </w:pPr>
      <w:r>
        <w:t>3.</w:t>
      </w:r>
      <w:r w:rsidR="00EA01BA">
        <w:t>1</w:t>
      </w:r>
      <w:r>
        <w:t xml:space="preserve">.2 – Motion </w:t>
      </w:r>
    </w:p>
    <w:p w14:paraId="371060DE" w14:textId="0C90B5F9" w:rsidR="004F38D5" w:rsidRDefault="00A55C70" w:rsidP="00DE50A1">
      <w:pPr>
        <w:spacing w:line="480" w:lineRule="auto"/>
      </w:pPr>
      <w:r>
        <w:t xml:space="preserve">For </w:t>
      </w:r>
      <w:r w:rsidR="00505856">
        <w:t>motion-affected</w:t>
      </w:r>
      <w:r>
        <w:t xml:space="preserve"> inserts, </w:t>
      </w:r>
      <w:r w:rsidR="00F76C0C">
        <w:t xml:space="preserve">integrated calcium mass (Fig. 5A) was more accurate and precise than </w:t>
      </w:r>
      <w:proofErr w:type="spellStart"/>
      <w:r w:rsidR="00F76C0C">
        <w:t>Agatston</w:t>
      </w:r>
      <w:proofErr w:type="spellEnd"/>
      <w:r w:rsidR="00F76C0C">
        <w:t xml:space="preserve"> scoring (Fig. 5B), with an RMSE of 9.70 and 19.98, respectively, and an RMSD of </w:t>
      </w:r>
      <w:r w:rsidR="00F76C0C">
        <w:lastRenderedPageBreak/>
        <w:t xml:space="preserve">9.59 and 13.86, respectively. </w:t>
      </w:r>
      <w:r>
        <w:t xml:space="preserve"> The RMSE, RMSD, r-correlation coefficient, and the </w:t>
      </w:r>
      <w:r w:rsidR="00EE376D">
        <w:t>best-fit</w:t>
      </w:r>
      <w:r w:rsidR="006C07B2">
        <w:t xml:space="preserve"> line equation</w:t>
      </w:r>
      <w:r>
        <w:t xml:space="preserve"> for both techniques can be seen in </w:t>
      </w:r>
      <w:r w:rsidR="00BA66AE">
        <w:t>F</w:t>
      </w:r>
      <w:r>
        <w:t xml:space="preserve">igure </w:t>
      </w:r>
      <w:r w:rsidR="00F93194">
        <w:t>5</w:t>
      </w:r>
      <w:r>
        <w:t>.</w:t>
      </w:r>
    </w:p>
    <w:p w14:paraId="31B120AE" w14:textId="77777777" w:rsidR="004F38D5" w:rsidRPr="00DA3E9B" w:rsidRDefault="004F38D5" w:rsidP="002B61D2">
      <w:pPr>
        <w:spacing w:line="480" w:lineRule="auto"/>
      </w:pPr>
    </w:p>
    <w:p w14:paraId="2150E979" w14:textId="17262316" w:rsidR="00DE0DD3" w:rsidRPr="009F41A2" w:rsidRDefault="004B322F" w:rsidP="002B61D2">
      <w:pPr>
        <w:pStyle w:val="Heading2"/>
        <w:spacing w:line="480" w:lineRule="auto"/>
      </w:pPr>
      <w:r>
        <w:t>3</w:t>
      </w:r>
      <w:r w:rsidR="00EA01BA">
        <w:t>.2</w:t>
      </w:r>
      <w:r>
        <w:t xml:space="preserve"> – Reproducibility</w:t>
      </w:r>
    </w:p>
    <w:p w14:paraId="3D8C40BF" w14:textId="1FFCEC87" w:rsidR="00DD7159" w:rsidRDefault="00BE36B4" w:rsidP="00DE50A1">
      <w:pPr>
        <w:spacing w:line="480" w:lineRule="auto"/>
      </w:pPr>
      <w:r>
        <w:t>Figure</w:t>
      </w:r>
      <w:r w:rsidR="000150FF">
        <w:t xml:space="preserve"> </w:t>
      </w:r>
      <w:r w:rsidR="00F93194">
        <w:t>6</w:t>
      </w:r>
      <w:r w:rsidR="000150FF">
        <w:t xml:space="preserve"> shows </w:t>
      </w:r>
      <w:r>
        <w:t>reproducibility measurement</w:t>
      </w:r>
      <w:r w:rsidR="000150FF">
        <w:t>s</w:t>
      </w:r>
      <w:r>
        <w:t xml:space="preserve"> on a </w:t>
      </w:r>
      <w:r w:rsidR="00505856">
        <w:t>vendor-specific</w:t>
      </w:r>
      <w:r>
        <w:t xml:space="preserve"> basis for </w:t>
      </w:r>
      <w:r w:rsidR="00DD4F67">
        <w:t xml:space="preserve">the calculated calcium mass of </w:t>
      </w:r>
      <w:r>
        <w:t xml:space="preserve">scan 1 compared </w:t>
      </w:r>
      <w:r w:rsidR="00DD4F67">
        <w:t>to the calculated calcium mass</w:t>
      </w:r>
      <w:r>
        <w:t xml:space="preserve"> </w:t>
      </w:r>
      <w:r w:rsidR="00505856">
        <w:t xml:space="preserve">of </w:t>
      </w:r>
      <w:r>
        <w:t>scan 2</w:t>
      </w:r>
      <w:r w:rsidR="000150FF">
        <w:t xml:space="preserve"> using the integrated calcium </w:t>
      </w:r>
      <w:r w:rsidR="00113F85">
        <w:t xml:space="preserve">mass </w:t>
      </w:r>
      <w:r w:rsidR="000150FF">
        <w:t>technique</w:t>
      </w:r>
      <w:r>
        <w:t xml:space="preserve">. </w:t>
      </w:r>
      <w:r w:rsidR="000150FF">
        <w:t>The</w:t>
      </w:r>
      <w:r w:rsidR="0063309F">
        <w:t xml:space="preserve"> RMSE </w:t>
      </w:r>
      <w:r w:rsidR="00DF071D">
        <w:t>was</w:t>
      </w:r>
      <w:r w:rsidR="0063309F">
        <w:t xml:space="preserve"> 2.</w:t>
      </w:r>
      <w:r w:rsidR="00DD5B96">
        <w:t>57</w:t>
      </w:r>
      <w:r w:rsidR="0063309F">
        <w:t>, 1.</w:t>
      </w:r>
      <w:r w:rsidR="00DD5B96">
        <w:t>92</w:t>
      </w:r>
      <w:r w:rsidR="0063309F">
        <w:t>, 1.</w:t>
      </w:r>
      <w:r w:rsidR="00DD5B96">
        <w:t>39</w:t>
      </w:r>
      <w:r w:rsidR="0063309F">
        <w:t>, and 2.</w:t>
      </w:r>
      <w:r w:rsidR="00DD5B96">
        <w:t xml:space="preserve">18 </w:t>
      </w:r>
      <w:r w:rsidR="000150FF">
        <w:t xml:space="preserve">for </w:t>
      </w:r>
      <w:r w:rsidR="00890B1C" w:rsidRPr="00890B1C">
        <w:t>scanner</w:t>
      </w:r>
      <w:r w:rsidR="00890B1C">
        <w:t xml:space="preserve"> 1</w:t>
      </w:r>
      <w:r w:rsidR="000150FF">
        <w:t xml:space="preserve"> (Fig. </w:t>
      </w:r>
      <w:r w:rsidR="00F93194">
        <w:t>6</w:t>
      </w:r>
      <w:r w:rsidR="000150FF">
        <w:t xml:space="preserve">A), </w:t>
      </w:r>
      <w:r w:rsidR="00890B1C" w:rsidRPr="00890B1C">
        <w:t xml:space="preserve">scanner </w:t>
      </w:r>
      <w:r w:rsidR="00890B1C">
        <w:t>2</w:t>
      </w:r>
      <w:r w:rsidR="000150FF">
        <w:t xml:space="preserve"> (Fig. </w:t>
      </w:r>
      <w:r w:rsidR="00F93194">
        <w:t>6</w:t>
      </w:r>
      <w:r w:rsidR="000150FF">
        <w:t xml:space="preserve">B), </w:t>
      </w:r>
      <w:r w:rsidR="00890B1C" w:rsidRPr="00890B1C">
        <w:t xml:space="preserve">scanner </w:t>
      </w:r>
      <w:r w:rsidR="00890B1C">
        <w:t>3</w:t>
      </w:r>
      <w:r w:rsidR="000150FF">
        <w:t xml:space="preserve"> (Fig. </w:t>
      </w:r>
      <w:r w:rsidR="00F93194">
        <w:t>6</w:t>
      </w:r>
      <w:r w:rsidR="000150FF">
        <w:t xml:space="preserve">C), and </w:t>
      </w:r>
      <w:r w:rsidR="00890B1C" w:rsidRPr="00890B1C">
        <w:t xml:space="preserve">scanner </w:t>
      </w:r>
      <w:r w:rsidR="004A6E34">
        <w:t>4</w:t>
      </w:r>
      <w:r w:rsidR="000150FF">
        <w:t xml:space="preserve"> (Fig. </w:t>
      </w:r>
      <w:r w:rsidR="00F93194">
        <w:t>6</w:t>
      </w:r>
      <w:r w:rsidR="000150FF">
        <w:t xml:space="preserve">D), </w:t>
      </w:r>
      <w:r w:rsidR="0063309F">
        <w:t>respectively.</w:t>
      </w:r>
      <w:r w:rsidR="000150FF">
        <w:t xml:space="preserve"> The RMSD </w:t>
      </w:r>
      <w:r w:rsidR="00DF071D">
        <w:t>was</w:t>
      </w:r>
      <w:r w:rsidR="000150FF">
        <w:t xml:space="preserve"> </w:t>
      </w:r>
      <w:r w:rsidR="00DD5B96">
        <w:t>0.79</w:t>
      </w:r>
      <w:r w:rsidR="000150FF">
        <w:t>, 1</w:t>
      </w:r>
      <w:r w:rsidR="00DD5B96">
        <w:t>.24</w:t>
      </w:r>
      <w:r w:rsidR="000150FF">
        <w:t>, 1.</w:t>
      </w:r>
      <w:r w:rsidR="00DD5B96">
        <w:t>2</w:t>
      </w:r>
      <w:r w:rsidR="005B041F">
        <w:t>3</w:t>
      </w:r>
      <w:r w:rsidR="000150FF">
        <w:t>, and 2.</w:t>
      </w:r>
      <w:r w:rsidR="00DD5B96">
        <w:t>09</w:t>
      </w:r>
      <w:r w:rsidR="000150FF">
        <w:t xml:space="preserve"> for </w:t>
      </w:r>
      <w:r w:rsidR="004A6E34">
        <w:t>scanners 1-4</w:t>
      </w:r>
      <w:r w:rsidR="000150FF">
        <w:t xml:space="preserve">, respectively. </w:t>
      </w:r>
    </w:p>
    <w:p w14:paraId="6E5C493B" w14:textId="69D45741" w:rsidR="00BE36B4" w:rsidRDefault="00BE36B4" w:rsidP="002B61D2">
      <w:pPr>
        <w:spacing w:line="480" w:lineRule="auto"/>
      </w:pPr>
    </w:p>
    <w:p w14:paraId="2B68AB49" w14:textId="1D084025" w:rsidR="00DA7B70" w:rsidRPr="00BE36B4" w:rsidRDefault="00DA7B70" w:rsidP="00DE50A1">
      <w:pPr>
        <w:spacing w:line="480" w:lineRule="auto"/>
      </w:pPr>
      <w:r>
        <w:t xml:space="preserve">Figure </w:t>
      </w:r>
      <w:r w:rsidR="00F93194">
        <w:t>7</w:t>
      </w:r>
      <w:r>
        <w:t xml:space="preserve"> shows reproducibility measurements on a </w:t>
      </w:r>
      <w:r w:rsidR="00505856">
        <w:t>vendor-specific</w:t>
      </w:r>
      <w:r>
        <w:t xml:space="preserve"> basis for the calculated calcium mass of scan 1 compared to the calculated calcium mass </w:t>
      </w:r>
      <w:r w:rsidR="00505856">
        <w:t xml:space="preserve">of </w:t>
      </w:r>
      <w:r>
        <w:t xml:space="preserve">scan 2 using the </w:t>
      </w:r>
      <w:proofErr w:type="spellStart"/>
      <w:r w:rsidR="00560C5C">
        <w:t>Agatston</w:t>
      </w:r>
      <w:proofErr w:type="spellEnd"/>
      <w:r>
        <w:t xml:space="preserve"> scoring technique. The RMSE </w:t>
      </w:r>
      <w:r w:rsidR="00D65DD4">
        <w:t>was</w:t>
      </w:r>
      <w:r>
        <w:t xml:space="preserve"> 2.</w:t>
      </w:r>
      <w:r w:rsidR="007257EF">
        <w:t>0</w:t>
      </w:r>
      <w:r w:rsidR="0035648A">
        <w:t>4</w:t>
      </w:r>
      <w:r>
        <w:t xml:space="preserve">, </w:t>
      </w:r>
      <w:r w:rsidR="0035648A">
        <w:t>2.5</w:t>
      </w:r>
      <w:r w:rsidR="007257EF">
        <w:t>9</w:t>
      </w:r>
      <w:r>
        <w:t xml:space="preserve">, </w:t>
      </w:r>
      <w:r w:rsidR="0035648A">
        <w:t>0.5</w:t>
      </w:r>
      <w:r w:rsidR="007257EF">
        <w:t>3</w:t>
      </w:r>
      <w:r>
        <w:t xml:space="preserve">, and </w:t>
      </w:r>
      <w:r w:rsidR="007257EF">
        <w:t>0.99</w:t>
      </w:r>
      <w:r>
        <w:t xml:space="preserve"> for </w:t>
      </w:r>
      <w:r w:rsidR="0030404A" w:rsidRPr="0030404A">
        <w:t>scanner 1</w:t>
      </w:r>
      <w:r>
        <w:t xml:space="preserve"> (Fig. </w:t>
      </w:r>
      <w:r w:rsidR="00F93194">
        <w:t>7</w:t>
      </w:r>
      <w:r w:rsidR="00D51C61">
        <w:t>A</w:t>
      </w:r>
      <w:r>
        <w:t xml:space="preserve">), </w:t>
      </w:r>
      <w:r w:rsidR="00D51C61" w:rsidRPr="00D51C61">
        <w:t xml:space="preserve">scanner </w:t>
      </w:r>
      <w:r w:rsidR="00D51C61">
        <w:t>2</w:t>
      </w:r>
      <w:r>
        <w:t xml:space="preserve"> (Fig. </w:t>
      </w:r>
      <w:r w:rsidR="00F93194">
        <w:t>7</w:t>
      </w:r>
      <w:r w:rsidR="00D51C61">
        <w:t>B</w:t>
      </w:r>
      <w:r>
        <w:t xml:space="preserve">), </w:t>
      </w:r>
      <w:r w:rsidR="00D51C61" w:rsidRPr="00D51C61">
        <w:t xml:space="preserve">scanner </w:t>
      </w:r>
      <w:r w:rsidR="00D77FC2">
        <w:t>3</w:t>
      </w:r>
      <w:r>
        <w:t xml:space="preserve"> (Fig. </w:t>
      </w:r>
      <w:r w:rsidR="00F93194">
        <w:t>7</w:t>
      </w:r>
      <w:r w:rsidR="00D51C61">
        <w:t>C</w:t>
      </w:r>
      <w:r>
        <w:t xml:space="preserve">), and </w:t>
      </w:r>
      <w:r w:rsidR="00D77FC2" w:rsidRPr="00D77FC2">
        <w:t xml:space="preserve">scanner </w:t>
      </w:r>
      <w:r w:rsidR="00D77FC2">
        <w:t>4</w:t>
      </w:r>
      <w:r>
        <w:t xml:space="preserve"> (Fig. </w:t>
      </w:r>
      <w:r w:rsidR="00F93194">
        <w:t>7</w:t>
      </w:r>
      <w:r w:rsidR="00D51C61">
        <w:t>D</w:t>
      </w:r>
      <w:r>
        <w:t xml:space="preserve">), respectively. The RMSD </w:t>
      </w:r>
      <w:r w:rsidR="00D65DD4">
        <w:t>was</w:t>
      </w:r>
      <w:r>
        <w:t xml:space="preserve"> </w:t>
      </w:r>
      <w:r w:rsidR="0035648A">
        <w:t>1.1</w:t>
      </w:r>
      <w:r w:rsidR="007257EF">
        <w:t>5</w:t>
      </w:r>
      <w:r>
        <w:t xml:space="preserve">, </w:t>
      </w:r>
      <w:r w:rsidR="0035648A">
        <w:t>2.0</w:t>
      </w:r>
      <w:r w:rsidR="007257EF">
        <w:t>4</w:t>
      </w:r>
      <w:r>
        <w:t xml:space="preserve">, </w:t>
      </w:r>
      <w:r w:rsidR="0035648A">
        <w:t>0.1</w:t>
      </w:r>
      <w:r w:rsidR="007257EF">
        <w:t>5</w:t>
      </w:r>
      <w:r>
        <w:t xml:space="preserve">, and </w:t>
      </w:r>
      <w:r w:rsidR="0035648A">
        <w:t>0.83</w:t>
      </w:r>
      <w:r>
        <w:t xml:space="preserve"> for scanners</w:t>
      </w:r>
      <w:r w:rsidR="00614833">
        <w:t xml:space="preserve"> 1-4</w:t>
      </w:r>
      <w:r>
        <w:t xml:space="preserve">, respectively. </w:t>
      </w:r>
    </w:p>
    <w:p w14:paraId="12243D05" w14:textId="77777777" w:rsidR="00DA7B70" w:rsidRDefault="00DA7B70" w:rsidP="002B61D2">
      <w:pPr>
        <w:spacing w:line="480" w:lineRule="auto"/>
      </w:pPr>
    </w:p>
    <w:p w14:paraId="281BDD3B" w14:textId="60910938" w:rsidR="00573533" w:rsidRDefault="00DE0DD3" w:rsidP="002B61D2">
      <w:pPr>
        <w:spacing w:line="480" w:lineRule="auto"/>
      </w:pPr>
      <w:r>
        <w:t xml:space="preserve">All </w:t>
      </w:r>
      <w:r w:rsidR="00505856">
        <w:t>ten</w:t>
      </w:r>
      <w:r>
        <w:t xml:space="preserve"> scans were analyzed</w:t>
      </w:r>
      <w:r w:rsidR="00D41A47">
        <w:t xml:space="preserve"> (five large phantom scans and five small phantom scans)</w:t>
      </w:r>
      <w:r w:rsidR="00505856">
        <w:t>,</w:t>
      </w:r>
      <w:r>
        <w:t xml:space="preserve"> and RMSE, RMSD, and R-correlation values were computed. Table </w:t>
      </w:r>
      <w:r w:rsidR="00573533">
        <w:t>2</w:t>
      </w:r>
      <w:r>
        <w:t xml:space="preserve"> shows the average RMSE and RMSD values of each </w:t>
      </w:r>
      <w:r w:rsidR="00BE5F61">
        <w:t>vendor</w:t>
      </w:r>
      <w:r>
        <w:t xml:space="preserve">. </w:t>
      </w:r>
      <w:r w:rsidR="006C07B2">
        <w:t>On average, integrated</w:t>
      </w:r>
      <w:r>
        <w:t xml:space="preserve"> calcium </w:t>
      </w:r>
      <w:r w:rsidR="00113F85">
        <w:t xml:space="preserve">mass </w:t>
      </w:r>
      <w:r>
        <w:t xml:space="preserve">had a lower RMSE and RMSD value for </w:t>
      </w:r>
      <w:r w:rsidR="00D05823">
        <w:t>Scanner</w:t>
      </w:r>
      <w:r w:rsidR="007257EF">
        <w:t xml:space="preserve">s </w:t>
      </w:r>
      <w:r w:rsidR="00D05823">
        <w:t>2</w:t>
      </w:r>
      <w:r w:rsidR="007257EF">
        <w:t>-4</w:t>
      </w:r>
      <w:r w:rsidR="00077D71">
        <w:t xml:space="preserve"> but</w:t>
      </w:r>
      <w:r w:rsidR="00573533">
        <w:t xml:space="preserve"> was less reproducible </w:t>
      </w:r>
      <w:r w:rsidR="009D2979">
        <w:t xml:space="preserve">(higher RMSE and RMSD) </w:t>
      </w:r>
      <w:r w:rsidR="00573533">
        <w:t xml:space="preserve">when using </w:t>
      </w:r>
      <w:r w:rsidR="00D05823">
        <w:t>Scanner 1</w:t>
      </w:r>
      <w:r>
        <w:t>.</w:t>
      </w:r>
    </w:p>
    <w:p w14:paraId="166F80B9" w14:textId="2C09B70C" w:rsidR="00DA1032" w:rsidRDefault="00DA1032" w:rsidP="00773208">
      <w:pPr>
        <w:spacing w:line="480" w:lineRule="auto"/>
      </w:pPr>
    </w:p>
    <w:p w14:paraId="4BB30A6E" w14:textId="085FBF63" w:rsidR="00EA01BA" w:rsidRDefault="00EA01BA" w:rsidP="002B61D2">
      <w:pPr>
        <w:pStyle w:val="Heading2"/>
        <w:spacing w:line="480" w:lineRule="auto"/>
      </w:pPr>
      <w:r>
        <w:lastRenderedPageBreak/>
        <w:t>3.3 – Sensitivity</w:t>
      </w:r>
      <w:r w:rsidR="003F6700">
        <w:t xml:space="preserve"> and Specificity</w:t>
      </w:r>
    </w:p>
    <w:p w14:paraId="424283D3" w14:textId="47C62080" w:rsidR="00EA01BA" w:rsidRDefault="00EA01BA" w:rsidP="00DE50A1">
      <w:pPr>
        <w:spacing w:line="480" w:lineRule="auto"/>
      </w:pPr>
      <w:proofErr w:type="spellStart"/>
      <w:r>
        <w:t>Agatston</w:t>
      </w:r>
      <w:proofErr w:type="spellEnd"/>
      <w:r>
        <w:t xml:space="preserve"> scoring produces a false-negative </w:t>
      </w:r>
      <w:r w:rsidR="008C6970">
        <w:t>(CAC=0)</w:t>
      </w:r>
      <w:r>
        <w:t xml:space="preserve"> score whenever a region of interest containing some known calcium returns a CAC score of precisely zero (CAC=0). </w:t>
      </w:r>
      <w:r w:rsidR="00FC6C48">
        <w:t>Integrated calcium mass measures</w:t>
      </w:r>
      <w:r w:rsidR="00FC6C48" w:rsidRPr="00BF32E7">
        <w:t xml:space="preserve"> real </w:t>
      </w:r>
      <w:r w:rsidR="00FC6C48">
        <w:t xml:space="preserve">masses that can be </w:t>
      </w:r>
      <w:r w:rsidR="00FC6C48" w:rsidRPr="00BF32E7">
        <w:t xml:space="preserve">negative </w:t>
      </w:r>
      <w:r w:rsidR="00FC6C48">
        <w:t>or</w:t>
      </w:r>
      <w:r w:rsidR="00FC6C48" w:rsidRPr="00BF32E7">
        <w:t xml:space="preserve"> positive, so a </w:t>
      </w:r>
      <w:r w:rsidR="00EE376D">
        <w:t>false-negative (CAC=0) score</w:t>
      </w:r>
      <w:r w:rsidR="00FC6C48" w:rsidRPr="00BF32E7">
        <w:t xml:space="preserve"> was determined to be any mass calculation less than or equal to</w:t>
      </w:r>
      <w:r w:rsidR="008C6970">
        <w:t xml:space="preserve"> the mean integrated calcium mass of pure background, plus 1.5 standard deviations.</w:t>
      </w:r>
      <w:r w:rsidR="00EE376D">
        <w:t xml:space="preserve"> Likewise, a false-positive (CAC&gt;0) score was any mass calculation on pure background that was greater than the mean integrated calcium mass of pure background, 1.5 standard deviations.</w:t>
      </w:r>
      <w:r w:rsidR="008C6970">
        <w:t xml:space="preserve"> The additional standard deviation within the threshold helps avoid false-positive (CAC&gt;0) scores for regions with no calcium</w:t>
      </w:r>
      <w:r w:rsidR="00FC6C48" w:rsidRPr="00BF32E7">
        <w:t>.</w:t>
      </w:r>
      <w:r>
        <w:t xml:space="preserve"> Out of 360 total measured calcium regions, integrated calcium </w:t>
      </w:r>
      <w:r w:rsidR="00113F85">
        <w:t xml:space="preserve">mass </w:t>
      </w:r>
      <w:r>
        <w:t xml:space="preserve">produced </w:t>
      </w:r>
      <w:r w:rsidR="00C1412F">
        <w:t>54</w:t>
      </w:r>
      <w:r w:rsidR="008C6970">
        <w:t xml:space="preserve"> </w:t>
      </w:r>
      <w:r>
        <w:t xml:space="preserve">false-negative </w:t>
      </w:r>
      <w:r w:rsidR="008C6970">
        <w:t>(CAC=0)</w:t>
      </w:r>
      <w:r>
        <w:t xml:space="preserve"> scores, while </w:t>
      </w:r>
      <w:proofErr w:type="spellStart"/>
      <w:r>
        <w:t>Agatston</w:t>
      </w:r>
      <w:proofErr w:type="spellEnd"/>
      <w:r>
        <w:t xml:space="preserve"> scoring produced 10</w:t>
      </w:r>
      <w:r w:rsidR="00C1412F">
        <w:t>2</w:t>
      </w:r>
      <w:r w:rsidRPr="00F63E7D">
        <w:t xml:space="preserve"> </w:t>
      </w:r>
      <w:r w:rsidR="008C6970">
        <w:t xml:space="preserve">false-negative (CAC=0) </w:t>
      </w:r>
      <w:r>
        <w:t xml:space="preserve">scores. Figure </w:t>
      </w:r>
      <w:r w:rsidR="00F93194">
        <w:t>8</w:t>
      </w:r>
      <w:r>
        <w:t xml:space="preserve"> shows the percentage of false-negative </w:t>
      </w:r>
      <w:r w:rsidR="00F93194">
        <w:t>(CAC=0</w:t>
      </w:r>
      <w:proofErr w:type="gramStart"/>
      <w:r w:rsidR="00F93194">
        <w:t>)</w:t>
      </w:r>
      <w:proofErr w:type="gramEnd"/>
      <w:r w:rsidR="00F93194">
        <w:t xml:space="preserve"> and false-positive (CAC&gt;0)</w:t>
      </w:r>
      <w:r>
        <w:t xml:space="preserve"> scores produced by both techniques. </w:t>
      </w:r>
      <w:r w:rsidRPr="008C6970">
        <w:t xml:space="preserve">Integrated calcium </w:t>
      </w:r>
      <w:r w:rsidR="00113F85" w:rsidRPr="008C6970">
        <w:t xml:space="preserve">mass </w:t>
      </w:r>
      <w:r w:rsidRPr="008C6970">
        <w:t xml:space="preserve">and </w:t>
      </w:r>
      <w:proofErr w:type="spellStart"/>
      <w:r w:rsidRPr="008C6970">
        <w:t>Agatston</w:t>
      </w:r>
      <w:proofErr w:type="spellEnd"/>
      <w:r w:rsidRPr="008C6970">
        <w:t xml:space="preserve"> scoring resulted in </w:t>
      </w:r>
      <w:r w:rsidR="008C6970">
        <w:t>15.00</w:t>
      </w:r>
      <w:r w:rsidRPr="008C6970">
        <w:t xml:space="preserve">% and </w:t>
      </w:r>
      <w:r w:rsidR="008C6970">
        <w:t>28.</w:t>
      </w:r>
      <w:r w:rsidR="00C1412F">
        <w:t>33</w:t>
      </w:r>
      <w:r w:rsidRPr="008C6970">
        <w:t>% false-negative</w:t>
      </w:r>
      <w:r>
        <w:t xml:space="preserve"> </w:t>
      </w:r>
      <w:r w:rsidR="006D28EA">
        <w:t>(CAC=0)</w:t>
      </w:r>
      <w:r>
        <w:t xml:space="preserve"> scores, respectively</w:t>
      </w:r>
      <w:r w:rsidR="008C6970">
        <w:t xml:space="preserve">. </w:t>
      </w:r>
      <w:r w:rsidR="008C6970" w:rsidRPr="008C6970">
        <w:t xml:space="preserve">Integrated calcium mass and </w:t>
      </w:r>
      <w:proofErr w:type="spellStart"/>
      <w:r w:rsidR="008C6970" w:rsidRPr="008C6970">
        <w:t>Agatston</w:t>
      </w:r>
      <w:proofErr w:type="spellEnd"/>
      <w:r w:rsidR="008C6970" w:rsidRPr="008C6970">
        <w:t xml:space="preserve"> scoring resulted in </w:t>
      </w:r>
      <w:r w:rsidR="008C6970">
        <w:t>0.0</w:t>
      </w:r>
      <w:r w:rsidR="00C1412F">
        <w:t>0</w:t>
      </w:r>
      <w:r w:rsidR="008C6970" w:rsidRPr="008C6970">
        <w:t xml:space="preserve">% and </w:t>
      </w:r>
      <w:r w:rsidR="00C1412F">
        <w:t>6.67</w:t>
      </w:r>
      <w:r w:rsidR="008C6970" w:rsidRPr="008C6970">
        <w:t>% false-</w:t>
      </w:r>
      <w:r w:rsidR="008C6970">
        <w:t xml:space="preserve">positive (CAC&gt;0) scores, respectively. Table 3 shows the percentage of false-negative and false-positive scores at various thresholds. </w:t>
      </w:r>
    </w:p>
    <w:p w14:paraId="33A68519" w14:textId="77777777" w:rsidR="007D1CCE" w:rsidRDefault="007D1CCE" w:rsidP="00202BF8">
      <w:pPr>
        <w:spacing w:line="480" w:lineRule="auto"/>
        <w:jc w:val="center"/>
      </w:pPr>
    </w:p>
    <w:p w14:paraId="2FDD9ADB" w14:textId="3B256DC3" w:rsidR="001323FC" w:rsidRDefault="008C6970" w:rsidP="00DE50A1">
      <w:pPr>
        <w:spacing w:line="480" w:lineRule="auto"/>
      </w:pPr>
      <w:r>
        <w:t>Figure 9 shows two different images (Fig. 9A and Fig. 9B) which contain false-negative (CAC=0) scores. Fig. 9A shows an insert (blue arrow) that produced a</w:t>
      </w:r>
      <w:r w:rsidRPr="00262869">
        <w:t xml:space="preserve"> </w:t>
      </w:r>
      <w:r>
        <w:t xml:space="preserve">false-negative (CAC=0) score for both </w:t>
      </w:r>
      <w:proofErr w:type="spellStart"/>
      <w:r>
        <w:t>Agatston</w:t>
      </w:r>
      <w:proofErr w:type="spellEnd"/>
      <w:r>
        <w:t xml:space="preserve"> scoring and integrated calcium mass. Fig. 9B shows a calcium insert (red arrow) that produced a false-negative (CAC=0) score for only </w:t>
      </w:r>
      <w:proofErr w:type="spellStart"/>
      <w:r>
        <w:t>Agatston</w:t>
      </w:r>
      <w:proofErr w:type="spellEnd"/>
      <w:r>
        <w:t xml:space="preserve"> scoring.</w:t>
      </w:r>
    </w:p>
    <w:p w14:paraId="1498F9C7" w14:textId="77777777" w:rsidR="00EA01BA" w:rsidRPr="00EA01BA" w:rsidRDefault="00EA01BA" w:rsidP="002B61D2">
      <w:pPr>
        <w:spacing w:line="480" w:lineRule="auto"/>
      </w:pPr>
    </w:p>
    <w:p w14:paraId="6DC1F060" w14:textId="5D55F854" w:rsidR="004B322F" w:rsidRDefault="004B322F" w:rsidP="002B61D2">
      <w:pPr>
        <w:pStyle w:val="Heading2"/>
        <w:spacing w:line="480" w:lineRule="auto"/>
      </w:pPr>
      <w:r>
        <w:lastRenderedPageBreak/>
        <w:t>3.4 – Robustness</w:t>
      </w:r>
    </w:p>
    <w:p w14:paraId="7D8AD894" w14:textId="2FE43832" w:rsidR="00D622F5" w:rsidRDefault="00D622F5" w:rsidP="00DE50A1">
      <w:pPr>
        <w:spacing w:line="480" w:lineRule="auto"/>
      </w:pPr>
      <w:r>
        <w:t xml:space="preserve">Slice thickness (Fig. </w:t>
      </w:r>
      <w:r w:rsidR="00144F44">
        <w:t>1</w:t>
      </w:r>
      <w:r w:rsidR="00676216">
        <w:t>0</w:t>
      </w:r>
      <w:r>
        <w:t xml:space="preserve">), tube voltage (Fig. </w:t>
      </w:r>
      <w:r w:rsidR="00B946A6">
        <w:t>1</w:t>
      </w:r>
      <w:r w:rsidR="00676216">
        <w:t>1</w:t>
      </w:r>
      <w:r>
        <w:t>), tube current time product</w:t>
      </w:r>
      <w:r w:rsidR="00EF32E3">
        <w:t xml:space="preserve">, </w:t>
      </w:r>
      <w:r>
        <w:t>field-of-view</w:t>
      </w:r>
      <w:r w:rsidR="00EF32E3">
        <w:t xml:space="preserve">, iterative reconstruction level, and convolutional kernel </w:t>
      </w:r>
      <w:r>
        <w:t>(</w:t>
      </w:r>
      <w:r w:rsidR="00DA7C1E">
        <w:t xml:space="preserve">Table </w:t>
      </w:r>
      <w:r w:rsidR="00CA31B9">
        <w:t>4</w:t>
      </w:r>
      <w:r>
        <w:t xml:space="preserve">) were adjusted to measure the robustness of both calcium scoring techniques. </w:t>
      </w:r>
      <w:r w:rsidR="000D1382">
        <w:t xml:space="preserve">The Siemens </w:t>
      </w:r>
      <w:r w:rsidR="000D1382" w:rsidRPr="000D1382">
        <w:t xml:space="preserve">SOMATOM Flash </w:t>
      </w:r>
      <w:r w:rsidR="000D1382">
        <w:t>(Dynamic) scanner was used for the robustness study. Each acquisition was acquired under normal conditions</w:t>
      </w:r>
      <w:r w:rsidR="00CA31B9">
        <w:t>,</w:t>
      </w:r>
      <w:r w:rsidR="000D1382">
        <w:t xml:space="preserve"> </w:t>
      </w:r>
      <w:r w:rsidR="00256F7F">
        <w:t xml:space="preserve">as shown in Table 1, </w:t>
      </w:r>
      <w:r w:rsidR="000D1382">
        <w:t xml:space="preserve">with only one variable (slice thickness, tube voltage, tube current time product, </w:t>
      </w:r>
      <w:r w:rsidR="00EF32E3">
        <w:t>f</w:t>
      </w:r>
      <w:r w:rsidR="000D1382">
        <w:t>ield of view</w:t>
      </w:r>
      <w:r w:rsidR="00EF32E3">
        <w:t>, iterative reconstruction level, and convolutional kernel</w:t>
      </w:r>
      <w:r w:rsidR="000D1382">
        <w:t xml:space="preserve">) subject to change per study. </w:t>
      </w:r>
      <w:r>
        <w:t xml:space="preserve">RMSE, RMSD, and R-correlation values were computed for each adjusted parameter and calcium scoring technique. The </w:t>
      </w:r>
      <w:r w:rsidR="00CA31B9">
        <w:t>best-fit</w:t>
      </w:r>
      <w:r>
        <w:t xml:space="preserve"> line, r-correlation, RMSE, and RMSD values are plotted </w:t>
      </w:r>
      <w:r w:rsidR="005A7350">
        <w:t>with</w:t>
      </w:r>
      <w:r>
        <w:t xml:space="preserve">in each figure (Fig. </w:t>
      </w:r>
      <w:r w:rsidR="00144F44">
        <w:t>1</w:t>
      </w:r>
      <w:r w:rsidR="00676216">
        <w:t xml:space="preserve">0 </w:t>
      </w:r>
      <w:r w:rsidR="00B946A6">
        <w:t>and 1</w:t>
      </w:r>
      <w:r w:rsidR="00676216">
        <w:t>1</w:t>
      </w:r>
      <w:r>
        <w:t xml:space="preserve">). </w:t>
      </w:r>
    </w:p>
    <w:p w14:paraId="21D890F4" w14:textId="669B54C5" w:rsidR="008E7B68" w:rsidRDefault="004B322F" w:rsidP="002B61D2">
      <w:pPr>
        <w:pStyle w:val="Heading1"/>
        <w:spacing w:line="480" w:lineRule="auto"/>
      </w:pPr>
      <w:r>
        <w:t>IV. Discussion</w:t>
      </w:r>
    </w:p>
    <w:p w14:paraId="5C44B38A" w14:textId="63F9E0E8" w:rsidR="006F2E9F" w:rsidRDefault="006F2E9F" w:rsidP="002B61D2">
      <w:pPr>
        <w:spacing w:line="480" w:lineRule="auto"/>
      </w:pPr>
      <w:r>
        <w:t xml:space="preserve">Calcium mass was calculated using </w:t>
      </w:r>
      <w:proofErr w:type="spellStart"/>
      <w:r>
        <w:t>Agatston</w:t>
      </w:r>
      <w:proofErr w:type="spellEnd"/>
      <w:r>
        <w:t xml:space="preserve"> scoring and integrated calcium </w:t>
      </w:r>
      <w:r w:rsidR="00113F85">
        <w:t xml:space="preserve">mass </w:t>
      </w:r>
      <w:r>
        <w:t>on various size and density calcium inserts</w:t>
      </w:r>
      <w:r w:rsidR="00A42B9F">
        <w:t xml:space="preserve"> inside a </w:t>
      </w:r>
      <w:r w:rsidR="00E174AF">
        <w:t>standard</w:t>
      </w:r>
      <w:r w:rsidR="00A42B9F">
        <w:t xml:space="preserve"> cardiac phantom</w:t>
      </w:r>
      <w:r>
        <w:t xml:space="preserve">. Multiple CT vendors were </w:t>
      </w:r>
      <w:r w:rsidR="00A42B9F">
        <w:t xml:space="preserve">used to acquire the images. The effect of motion was also studied </w:t>
      </w:r>
      <w:r w:rsidR="00E174AF">
        <w:t>by using</w:t>
      </w:r>
      <w:r w:rsidR="00A42B9F">
        <w:t xml:space="preserve"> a robotic arm attached to the phantom. Lastly, the robustness of each calcium scoring technique was analyzed by changing </w:t>
      </w:r>
      <w:r w:rsidR="00E174AF">
        <w:t>specific</w:t>
      </w:r>
      <w:r w:rsidR="00A42B9F">
        <w:t xml:space="preserve"> scan parameters</w:t>
      </w:r>
      <w:r w:rsidR="00E174AF">
        <w:t>,</w:t>
      </w:r>
      <w:r w:rsidR="00A42B9F">
        <w:t xml:space="preserve"> and</w:t>
      </w:r>
      <w:r w:rsidR="005C334B">
        <w:t xml:space="preserve"> </w:t>
      </w:r>
      <w:r w:rsidR="00E174AF">
        <w:t xml:space="preserve">the </w:t>
      </w:r>
      <w:r w:rsidR="00ED26C5">
        <w:t>calculated mass</w:t>
      </w:r>
      <w:r w:rsidR="00A42B9F">
        <w:t xml:space="preserve"> </w:t>
      </w:r>
      <w:r w:rsidR="00ED26C5">
        <w:t xml:space="preserve">was compared </w:t>
      </w:r>
      <w:r w:rsidR="00A42B9F">
        <w:t>against the known mass of the calcium inserts.</w:t>
      </w:r>
      <w:r w:rsidR="009956CB">
        <w:t xml:space="preserve"> </w:t>
      </w:r>
    </w:p>
    <w:p w14:paraId="416C01AF" w14:textId="1EC44305" w:rsidR="00A42B9F" w:rsidRDefault="00A42B9F" w:rsidP="002B61D2">
      <w:pPr>
        <w:spacing w:line="480" w:lineRule="auto"/>
      </w:pPr>
    </w:p>
    <w:p w14:paraId="6A4BCB1D" w14:textId="745E7957" w:rsidR="00A42B9F" w:rsidRDefault="00A42B9F" w:rsidP="002B61D2">
      <w:pPr>
        <w:spacing w:line="480" w:lineRule="auto"/>
      </w:pPr>
      <w:r>
        <w:t xml:space="preserve">The results indicate that integrated calcium </w:t>
      </w:r>
      <w:r w:rsidR="00113F85">
        <w:t xml:space="preserve">mass </w:t>
      </w:r>
      <w:r>
        <w:t xml:space="preserve">is more accurate than </w:t>
      </w:r>
      <w:proofErr w:type="spellStart"/>
      <w:r>
        <w:t>Agatston</w:t>
      </w:r>
      <w:proofErr w:type="spellEnd"/>
      <w:r>
        <w:t xml:space="preserve"> scoring, with (Fig. </w:t>
      </w:r>
      <w:r w:rsidR="0009645C">
        <w:t>4</w:t>
      </w:r>
      <w:r>
        <w:t xml:space="preserve">) and without motion (Fig. </w:t>
      </w:r>
      <w:r w:rsidR="0009645C">
        <w:t>5</w:t>
      </w:r>
      <w:r>
        <w:t>).</w:t>
      </w:r>
      <w:r w:rsidR="003252BE">
        <w:t xml:space="preserve"> On average, integrated calcium </w:t>
      </w:r>
      <w:r w:rsidR="00113F85">
        <w:t xml:space="preserve">mass </w:t>
      </w:r>
      <w:r w:rsidR="003252BE">
        <w:t xml:space="preserve">was more reproducible than </w:t>
      </w:r>
      <w:proofErr w:type="spellStart"/>
      <w:r w:rsidR="003252BE">
        <w:t>Agatston</w:t>
      </w:r>
      <w:proofErr w:type="spellEnd"/>
      <w:r w:rsidR="003252BE">
        <w:t xml:space="preserve"> scoring when acquiring images with Scanner</w:t>
      </w:r>
      <w:r w:rsidR="004C3E5E">
        <w:t>s 2-4</w:t>
      </w:r>
      <w:r w:rsidR="003252BE">
        <w:t xml:space="preserve">, and less </w:t>
      </w:r>
      <w:r w:rsidR="003252BE">
        <w:lastRenderedPageBreak/>
        <w:t>reproducible when utilizing Scanner</w:t>
      </w:r>
      <w:r w:rsidR="00E174AF">
        <w:t xml:space="preserve"> </w:t>
      </w:r>
      <w:r w:rsidR="003252BE">
        <w:t>1 (Table 2).</w:t>
      </w:r>
      <w:r w:rsidR="00D41A47">
        <w:t xml:space="preserve"> Integrated calcium mass requires calibration, and this study utilized </w:t>
      </w:r>
      <w:r w:rsidR="004C3E5E">
        <w:t xml:space="preserve">only two </w:t>
      </w:r>
      <w:r w:rsidR="00D41A47">
        <w:t>calibration</w:t>
      </w:r>
      <w:r w:rsidR="004C3E5E">
        <w:t xml:space="preserve"> points</w:t>
      </w:r>
      <w:r w:rsidR="00D41A47">
        <w:t>.</w:t>
      </w:r>
      <w:r w:rsidR="004C3E5E">
        <w:t xml:space="preserve"> Integrated calcium mass might be further improved with more calibration points, especially calibrations near the low-density regime (&lt; 200 mgHa</w:t>
      </w:r>
      <w:r w:rsidR="004C3E5E" w:rsidRPr="002F02B0">
        <w:rPr>
          <w:vertAlign w:val="superscript"/>
        </w:rPr>
        <w:t>-3</w:t>
      </w:r>
      <w:r w:rsidR="004C3E5E">
        <w:t xml:space="preserve">). </w:t>
      </w:r>
      <w:r w:rsidR="00D41A47">
        <w:t>This might explain the discrepancy in reproducibility results</w:t>
      </w:r>
      <w:r w:rsidR="008F1200">
        <w:t>. F</w:t>
      </w:r>
      <w:r w:rsidR="00D41A47">
        <w:t>uture studies need to be performed</w:t>
      </w:r>
      <w:r w:rsidR="00EE376D">
        <w:t>,</w:t>
      </w:r>
      <w:r w:rsidR="00D41A47">
        <w:t xml:space="preserve"> </w:t>
      </w:r>
      <w:r w:rsidR="008F1200">
        <w:t>which</w:t>
      </w:r>
      <w:r w:rsidR="00D41A47">
        <w:t xml:space="preserve"> include </w:t>
      </w:r>
      <w:r w:rsidR="004C3E5E">
        <w:t>multiple calibration rods to help elucidate the importance of calibration on the integrated calcium mass technique’s reproducibility</w:t>
      </w:r>
      <w:r w:rsidR="00D41A47">
        <w:t xml:space="preserve">. </w:t>
      </w:r>
    </w:p>
    <w:p w14:paraId="56EEA09A" w14:textId="554F3C78" w:rsidR="003252BE" w:rsidRDefault="003252BE" w:rsidP="002B61D2">
      <w:pPr>
        <w:spacing w:line="480" w:lineRule="auto"/>
      </w:pPr>
    </w:p>
    <w:p w14:paraId="7E14994F" w14:textId="17F865D1" w:rsidR="006F2E9F" w:rsidRDefault="003252BE" w:rsidP="002B61D2">
      <w:pPr>
        <w:spacing w:line="480" w:lineRule="auto"/>
        <w:rPr>
          <w:rFonts w:cstheme="minorHAnsi"/>
        </w:rPr>
      </w:pPr>
      <w:r>
        <w:t>Previous studies have shown that up to 5% of patients with CAC of zero (CAC=0)</w:t>
      </w:r>
      <w:r w:rsidR="005C334B">
        <w:t>,</w:t>
      </w:r>
      <w:r>
        <w:t xml:space="preserve"> according to </w:t>
      </w:r>
      <w:proofErr w:type="spellStart"/>
      <w:r w:rsidRPr="004E0DA7">
        <w:t>Agatston</w:t>
      </w:r>
      <w:proofErr w:type="spellEnd"/>
      <w:r w:rsidRPr="004E0DA7">
        <w:t xml:space="preserve"> scoring</w:t>
      </w:r>
      <w:r>
        <w:t>, still develop MACE</w:t>
      </w:r>
      <w:r w:rsidR="00EF5C2A">
        <w:t xml:space="preserve"> after a </w:t>
      </w:r>
      <w:r w:rsidR="00EE376D">
        <w:t>follow-up</w:t>
      </w:r>
      <w:r w:rsidR="00EF5C2A">
        <w:t xml:space="preserve"> period of 10 years</w:t>
      </w:r>
      <w:r w:rsidR="009F2095">
        <w:t xml:space="preserve"> </w:t>
      </w:r>
      <w:r w:rsidR="009F2095">
        <w:fldChar w:fldCharType="begin"/>
      </w:r>
      <w:r w:rsidR="006C1971">
        <w:instrText xml:space="preserve"> ADDIN ZOTERO_ITEM CSL_CITATION {"citationID":"Ds3XVSSm","properties":{"formattedCitation":"[24]","plainCitation":"[24]","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9F2095">
        <w:fldChar w:fldCharType="separate"/>
      </w:r>
      <w:r w:rsidR="006C1971">
        <w:rPr>
          <w:noProof/>
        </w:rPr>
        <w:t>[24]</w:t>
      </w:r>
      <w:r w:rsidR="009F2095">
        <w:fldChar w:fldCharType="end"/>
      </w:r>
      <w:r w:rsidR="009F2095">
        <w:t xml:space="preserve">. </w:t>
      </w:r>
      <w:r>
        <w:t xml:space="preserve">One question is whether these patients had </w:t>
      </w:r>
      <w:r w:rsidR="00040BF8">
        <w:t>undetectable calcium</w:t>
      </w:r>
      <w:r>
        <w:t xml:space="preserve"> due to the thresholding requirements of </w:t>
      </w:r>
      <w:proofErr w:type="spellStart"/>
      <w:r>
        <w:t>Agatston</w:t>
      </w:r>
      <w:proofErr w:type="spellEnd"/>
      <w:r>
        <w:t xml:space="preserve"> scoring</w:t>
      </w:r>
      <w:r w:rsidR="005C334B">
        <w:t xml:space="preserve"> or no calcium</w:t>
      </w:r>
      <w:r w:rsidR="007F4E96">
        <w:t xml:space="preserve"> at all</w:t>
      </w:r>
      <w:r>
        <w:t xml:space="preserve">. This study showed that integrated calcium </w:t>
      </w:r>
      <w:r w:rsidR="00113F85">
        <w:t xml:space="preserve">mass </w:t>
      </w:r>
      <w:r>
        <w:t xml:space="preserve">resulted in fewer false-negative </w:t>
      </w:r>
      <w:r w:rsidR="0009645C">
        <w:t>(CAC=0)</w:t>
      </w:r>
      <w:r>
        <w:t xml:space="preserve"> scores than </w:t>
      </w:r>
      <w:proofErr w:type="spellStart"/>
      <w:r>
        <w:t>Agatston</w:t>
      </w:r>
      <w:proofErr w:type="spellEnd"/>
      <w:r>
        <w:t xml:space="preserve"> scoring (Fig. </w:t>
      </w:r>
      <w:r w:rsidR="0009645C">
        <w:t>8</w:t>
      </w:r>
      <w:r>
        <w:t>).</w:t>
      </w:r>
      <w:r w:rsidR="00FD4BDB">
        <w:t xml:space="preserve"> </w:t>
      </w:r>
      <w:r>
        <w:t xml:space="preserve">The increased sensitivity of integrated calcium </w:t>
      </w:r>
      <w:r w:rsidR="00113F85">
        <w:t xml:space="preserve">mass </w:t>
      </w:r>
      <w:r>
        <w:t xml:space="preserve">could </w:t>
      </w:r>
      <w:r w:rsidR="00040BF8">
        <w:t>help address</w:t>
      </w:r>
      <w:r>
        <w:t xml:space="preserve"> the current limitation of patients with false-negative</w:t>
      </w:r>
      <w:r w:rsidR="00EE376D">
        <w:t xml:space="preserve"> (CAC=0)</w:t>
      </w:r>
      <w:r>
        <w:t xml:space="preserve"> </w:t>
      </w:r>
      <w:r w:rsidRPr="004E0DA7">
        <w:t>calcium scores.</w:t>
      </w:r>
      <w:r w:rsidR="006C51B3" w:rsidRPr="003E3EFD">
        <w:rPr>
          <w:rFonts w:cstheme="minorHAnsi"/>
        </w:rPr>
        <w:t xml:space="preserve"> </w:t>
      </w:r>
      <w:r w:rsidR="006C51B3" w:rsidRPr="004E0DA7">
        <w:rPr>
          <w:rFonts w:cstheme="minorHAnsi"/>
        </w:rPr>
        <w:t>The fact</w:t>
      </w:r>
      <w:r w:rsidR="006C51B3" w:rsidRPr="00265344">
        <w:rPr>
          <w:rFonts w:cstheme="minorHAnsi"/>
        </w:rPr>
        <w:t xml:space="preserve"> that </w:t>
      </w:r>
      <w:r w:rsidR="007143B1">
        <w:rPr>
          <w:rFonts w:cstheme="minorHAnsi"/>
        </w:rPr>
        <w:t xml:space="preserve">the </w:t>
      </w:r>
      <w:r w:rsidR="007143B1" w:rsidRPr="007143B1">
        <w:rPr>
          <w:rFonts w:cstheme="minorHAnsi"/>
        </w:rPr>
        <w:t xml:space="preserve">integrated calcium mass </w:t>
      </w:r>
      <w:r w:rsidR="006C51B3" w:rsidRPr="00265344">
        <w:rPr>
          <w:rFonts w:cstheme="minorHAnsi"/>
        </w:rPr>
        <w:t xml:space="preserve">does not require manual intervention is important because much of this study is focused on </w:t>
      </w:r>
      <w:r w:rsidR="004C3E5E">
        <w:rPr>
          <w:rFonts w:cstheme="minorHAnsi"/>
        </w:rPr>
        <w:t>accurately measuring</w:t>
      </w:r>
      <w:r w:rsidR="006C51B3" w:rsidRPr="00265344">
        <w:rPr>
          <w:rFonts w:cstheme="minorHAnsi"/>
        </w:rPr>
        <w:t xml:space="preserve"> calcium mass for inserts below the threshold of visual detectability. In patients, coronary artery centerline estimates can be extracted in non-contrast CT scans by automatic methods, such as atlas-based approaches </w:t>
      </w:r>
      <w:r w:rsidR="006C51B3" w:rsidRPr="00265344">
        <w:rPr>
          <w:rFonts w:cstheme="minorHAnsi"/>
        </w:rPr>
        <w:fldChar w:fldCharType="begin"/>
      </w:r>
      <w:r w:rsidR="006C1971">
        <w:rPr>
          <w:rFonts w:cstheme="minorHAnsi"/>
        </w:rPr>
        <w:instrText xml:space="preserve"> ADDIN ZOTERO_ITEM CSL_CITATION {"citationID":"1Vt3KBMm","properties":{"formattedCitation":"[25]","plainCitation":"[25]","noteIndex":0},"citationItems":[{"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6C51B3" w:rsidRPr="00265344">
        <w:rPr>
          <w:rFonts w:cstheme="minorHAnsi"/>
        </w:rPr>
        <w:fldChar w:fldCharType="separate"/>
      </w:r>
      <w:r w:rsidR="006C1971">
        <w:rPr>
          <w:rFonts w:cstheme="minorHAnsi"/>
          <w:noProof/>
        </w:rPr>
        <w:t>[25]</w:t>
      </w:r>
      <w:r w:rsidR="006C51B3" w:rsidRPr="00265344">
        <w:rPr>
          <w:rFonts w:cstheme="minorHAnsi"/>
        </w:rPr>
        <w:fldChar w:fldCharType="end"/>
      </w:r>
      <w:r w:rsidR="006C51B3" w:rsidRPr="00265344">
        <w:rPr>
          <w:rFonts w:cstheme="minorHAnsi"/>
        </w:rPr>
        <w:t xml:space="preserve">, </w:t>
      </w:r>
      <w:r w:rsidR="006C51B3" w:rsidRPr="00265344">
        <w:rPr>
          <w:rFonts w:cstheme="minorHAnsi"/>
        </w:rPr>
        <w:fldChar w:fldCharType="begin"/>
      </w:r>
      <w:r w:rsidR="006C1971">
        <w:rPr>
          <w:rFonts w:cstheme="minorHAnsi"/>
        </w:rPr>
        <w:instrText xml:space="preserve"> ADDIN ZOTERO_ITEM CSL_CITATION {"citationID":"b9sWsHGG","properties":{"formattedCitation":"[26]","plainCitation":"[26]","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schema":"https://github.com/citation-style-language/schema/raw/master/csl-citation.json"} </w:instrText>
      </w:r>
      <w:r w:rsidR="006C51B3" w:rsidRPr="00265344">
        <w:rPr>
          <w:rFonts w:cstheme="minorHAnsi"/>
        </w:rPr>
        <w:fldChar w:fldCharType="separate"/>
      </w:r>
      <w:r w:rsidR="006C1971">
        <w:rPr>
          <w:rFonts w:cstheme="minorHAnsi"/>
          <w:noProof/>
        </w:rPr>
        <w:t>[26]</w:t>
      </w:r>
      <w:r w:rsidR="006C51B3" w:rsidRPr="00265344">
        <w:rPr>
          <w:rFonts w:cstheme="minorHAnsi"/>
        </w:rPr>
        <w:fldChar w:fldCharType="end"/>
      </w:r>
      <w:r w:rsidR="006C51B3" w:rsidRPr="00265344">
        <w:rPr>
          <w:rFonts w:cstheme="minorHAnsi"/>
        </w:rPr>
        <w:t xml:space="preserve">. Recently, deep learning has shown promise in automatically segmenting cardiac anatomy and has </w:t>
      </w:r>
      <w:r w:rsidR="004C3E5E">
        <w:rPr>
          <w:rFonts w:cstheme="minorHAnsi"/>
        </w:rPr>
        <w:t xml:space="preserve">the </w:t>
      </w:r>
      <w:r w:rsidR="006C51B3" w:rsidRPr="00265344">
        <w:rPr>
          <w:rFonts w:cstheme="minorHAnsi"/>
        </w:rPr>
        <w:t xml:space="preserve">potential to accurately segment coronary artery centerlines in non-contrast CT scans, using a supervised learning approach in patient images like the </w:t>
      </w:r>
      <w:proofErr w:type="spellStart"/>
      <w:r w:rsidR="006C51B3" w:rsidRPr="00265344">
        <w:rPr>
          <w:rFonts w:cstheme="minorHAnsi"/>
        </w:rPr>
        <w:t>OrCaScore</w:t>
      </w:r>
      <w:proofErr w:type="spellEnd"/>
      <w:r w:rsidR="006C51B3" w:rsidRPr="00265344">
        <w:rPr>
          <w:rFonts w:cstheme="minorHAnsi"/>
        </w:rPr>
        <w:t xml:space="preserve"> dataset </w:t>
      </w:r>
      <w:r w:rsidR="006C51B3" w:rsidRPr="00265344">
        <w:rPr>
          <w:rFonts w:cstheme="minorHAnsi"/>
        </w:rPr>
        <w:fldChar w:fldCharType="begin"/>
      </w:r>
      <w:r w:rsidR="006C1971">
        <w:rPr>
          <w:rFonts w:cstheme="minorHAnsi"/>
        </w:rPr>
        <w:instrText xml:space="preserve"> ADDIN ZOTERO_ITEM CSL_CITATION {"citationID":"aQQMeYpQ","properties":{"formattedCitation":"[27]","plainCitation":"[27]","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6C51B3" w:rsidRPr="00265344">
        <w:rPr>
          <w:rFonts w:cstheme="minorHAnsi"/>
        </w:rPr>
        <w:fldChar w:fldCharType="separate"/>
      </w:r>
      <w:r w:rsidR="006C1971">
        <w:rPr>
          <w:rFonts w:cstheme="minorHAnsi"/>
          <w:noProof/>
        </w:rPr>
        <w:t>[27]</w:t>
      </w:r>
      <w:r w:rsidR="006C51B3" w:rsidRPr="00265344">
        <w:rPr>
          <w:rFonts w:cstheme="minorHAnsi"/>
        </w:rPr>
        <w:fldChar w:fldCharType="end"/>
      </w:r>
      <w:r w:rsidR="006C51B3" w:rsidRPr="00265344">
        <w:rPr>
          <w:rFonts w:cstheme="minorHAnsi"/>
        </w:rPr>
        <w:t>. The coronary artery centerlines can then automatically generate ROIs for calcium mass measurement of coronary artery calcification.</w:t>
      </w:r>
      <w:r w:rsidR="000966E7">
        <w:rPr>
          <w:rFonts w:cstheme="minorHAnsi"/>
        </w:rPr>
        <w:t xml:space="preserve"> </w:t>
      </w:r>
    </w:p>
    <w:p w14:paraId="2437A0A8" w14:textId="65166B28" w:rsidR="000966E7" w:rsidRDefault="000966E7" w:rsidP="002B61D2">
      <w:pPr>
        <w:spacing w:line="480" w:lineRule="auto"/>
        <w:rPr>
          <w:rFonts w:cstheme="minorHAnsi"/>
        </w:rPr>
      </w:pPr>
    </w:p>
    <w:p w14:paraId="2819B75F" w14:textId="55BADE60" w:rsidR="000966E7" w:rsidRDefault="000966E7" w:rsidP="002B61D2">
      <w:pPr>
        <w:spacing w:line="480" w:lineRule="auto"/>
        <w:rPr>
          <w:rFonts w:asciiTheme="majorHAnsi" w:eastAsiaTheme="majorEastAsia" w:hAnsiTheme="majorHAnsi" w:cstheme="majorBidi"/>
          <w:color w:val="2F5496" w:themeColor="accent1" w:themeShade="BF"/>
          <w:sz w:val="26"/>
          <w:szCs w:val="26"/>
        </w:rPr>
      </w:pPr>
      <w:r>
        <w:rPr>
          <w:rFonts w:cstheme="minorHAnsi"/>
        </w:rPr>
        <w:t>Another limitation of this study is the difference between the calcium inserts in the phantom and calcium contained within the walls of coronary arteries. Unlike the phantom, which contains calcium in the center of an ROI and tissue on the outside, coronary arter</w:t>
      </w:r>
      <w:r w:rsidR="0039146D">
        <w:rPr>
          <w:rFonts w:cstheme="minorHAnsi"/>
        </w:rPr>
        <w:t>ies</w:t>
      </w:r>
      <w:r>
        <w:rPr>
          <w:rFonts w:cstheme="minorHAnsi"/>
        </w:rPr>
        <w:t xml:space="preserve"> contain hyperattenuating blood within the center of the ROI</w:t>
      </w:r>
      <w:r w:rsidR="002E0B93">
        <w:rPr>
          <w:rFonts w:cstheme="minorHAnsi"/>
        </w:rPr>
        <w:t xml:space="preserve"> an</w:t>
      </w:r>
      <w:r w:rsidR="00CF17CA">
        <w:rPr>
          <w:rFonts w:cstheme="minorHAnsi"/>
        </w:rPr>
        <w:t>d hypoattenuating</w:t>
      </w:r>
      <w:r w:rsidR="002E0B93">
        <w:rPr>
          <w:rFonts w:cstheme="minorHAnsi"/>
        </w:rPr>
        <w:t xml:space="preserve"> </w:t>
      </w:r>
      <w:proofErr w:type="spellStart"/>
      <w:r w:rsidR="002E0B93">
        <w:rPr>
          <w:rFonts w:cstheme="minorHAnsi"/>
        </w:rPr>
        <w:t>pericoronary</w:t>
      </w:r>
      <w:proofErr w:type="spellEnd"/>
      <w:r w:rsidR="002E0B93">
        <w:rPr>
          <w:rFonts w:cstheme="minorHAnsi"/>
        </w:rPr>
        <w:t xml:space="preserve"> adipose tissue</w:t>
      </w:r>
      <w:r w:rsidR="00CF17CA">
        <w:rPr>
          <w:rFonts w:cstheme="minorHAnsi"/>
        </w:rPr>
        <w:t xml:space="preserve"> surrounding the </w:t>
      </w:r>
      <w:r w:rsidR="005E40E7">
        <w:rPr>
          <w:rFonts w:cstheme="minorHAnsi"/>
        </w:rPr>
        <w:t xml:space="preserve">coronary arteries; assuming </w:t>
      </w:r>
      <w:r>
        <w:rPr>
          <w:rFonts w:cstheme="minorHAnsi"/>
        </w:rPr>
        <w:t>an</w:t>
      </w:r>
      <w:r w:rsidR="002E0B93">
        <w:rPr>
          <w:rFonts w:cstheme="minorHAnsi"/>
        </w:rPr>
        <w:t xml:space="preserve"> ROI is generated from an</w:t>
      </w:r>
      <w:r>
        <w:rPr>
          <w:rFonts w:cstheme="minorHAnsi"/>
        </w:rPr>
        <w:t xml:space="preserve"> ideal centerline extraction in the middle of the coronary artery</w:t>
      </w:r>
      <w:r w:rsidR="002E0B93">
        <w:rPr>
          <w:rFonts w:cstheme="minorHAnsi"/>
        </w:rPr>
        <w:t>.</w:t>
      </w:r>
      <w:r>
        <w:rPr>
          <w:rFonts w:cstheme="minorHAnsi"/>
        </w:rPr>
        <w:t xml:space="preserve"> </w:t>
      </w:r>
      <w:r w:rsidR="002E0B93">
        <w:rPr>
          <w:rFonts w:cstheme="minorHAnsi"/>
        </w:rPr>
        <w:t xml:space="preserve">Blood has an </w:t>
      </w:r>
      <w:r w:rsidR="00CF17CA">
        <w:rPr>
          <w:rFonts w:cstheme="minorHAnsi"/>
        </w:rPr>
        <w:t xml:space="preserve">attenuation range from 17-84 HU, while </w:t>
      </w:r>
      <w:proofErr w:type="spellStart"/>
      <w:r w:rsidR="00CF17CA">
        <w:rPr>
          <w:rFonts w:cstheme="minorHAnsi"/>
        </w:rPr>
        <w:t>pericoronary</w:t>
      </w:r>
      <w:proofErr w:type="spellEnd"/>
      <w:r w:rsidR="00CF17CA">
        <w:rPr>
          <w:rFonts w:cstheme="minorHAnsi"/>
        </w:rPr>
        <w:t xml:space="preserve"> adipose tissue has an attenuation range from -190 to -30 HU</w:t>
      </w:r>
      <w:r w:rsidR="005E40E7">
        <w:rPr>
          <w:rFonts w:cstheme="minorHAnsi"/>
        </w:rPr>
        <w:t xml:space="preserve"> </w:t>
      </w:r>
      <w:r w:rsidR="005E40E7">
        <w:rPr>
          <w:rFonts w:cstheme="minorHAnsi"/>
        </w:rPr>
        <w:fldChar w:fldCharType="begin"/>
      </w:r>
      <w:r w:rsidR="006C1971">
        <w:rPr>
          <w:rFonts w:cstheme="minorHAnsi"/>
        </w:rPr>
        <w:instrText xml:space="preserve"> ADDIN ZOTERO_ITEM CSL_CITATION {"citationID":"g4R88bze","properties":{"formattedCitation":"[28], [29]","plainCitation":"[28], [29]","noteIndex":0},"citationItems":[{"id":450,"uris":["http://zotero.org/users/6884353/items/3KCUYIF7"],"itemData":{"id":450,"type":"article-journal","abstract":"Objectives\nTo determine inter-session and intra/inter-individual variations of the attenuations of aortic blood/myocardium with MDCT in the context of calcium scoring. To evaluate whether these variations are dependent on patients’ characteristics.\n\nMethods\nFifty-four volunteers were evaluated with calcium scoring non-enhanced CT. We measured attenuations (inter-individual variation) and standard deviations (SD, intra-individual variation) of the blood in the ascending aorta and of the myocardium of left ventricle. Every volunteer was examined twice to study the inter-session variation. The fat pad thickness at the sternum and noise (SD of air) were measured too. These values were correlated with the measured aortic/ventricular attenuations and their SDs (Pearson). Historically fixed thresholds (90 and 130 HU) were tested against different models based on attenuations of blood/ventricle.\n\nResults\nThe mean attenuation was 46HU (range, 17-84HU) with mean SD 23HU for the blood, and 39HU (10-82HU) with mean SD 18 HU for the myocardium. The attenuation/SD of the blood were significantly higher than those of the myocardium (p&lt;0.01). The inter-session variation was not significant. There was a poor correlation between SD of aortic blood/ventricle with fat thickness/noise. Based on existing models, 90 HU threshold offers a confidence interval of approximately 95% and 130 HU more than 99%.\n\nConclusions\nHistorical thresholds offer high confidence intervals for exclusion of aortic blood/myocardium and by the way for detecting calcifications. Nevertheless, considering the large variations of blood/myocardium CT values and the influence of patient’s characteristics, a better approach might be an adaptive threshold.","container-title":"PLoS ONE","DOI":"10.1371/journal.pone.0124175","ISSN":"1932-6203","issue":"4","journalAbbreviation":"PLoS One","note":"PMID: 25875629\nPMCID: PMC4397043","page":"e0124175","source":"PubMed Central","title":"CT Attenuation Values of Blood and Myocardium: Rationale for Accurate Coronary Artery Calcifications Detection with Multi-Detector CT","title-short":"CT Attenuation Values of Blood and Myocardium","volume":"10","author":[{"family":"Qanadli","given":"Salah D."},{"family":"Jouannic","given":"Anne-Marie"},{"family":"Dehmeshki","given":"Jamshid"},{"family":"Lu","given":"Tri-Linh"}],"issued":{"date-parts":[["2015",4,14]]}}},{"id":453,"uris":["http://zotero.org/users/6884353/items/6U9BKDU6"],"itemData":{"id":453,"type":"article-journal","abstract":"Coronary CT angiography (CCTA) has evolved into a first-line diagnostic test for the investigation of chest pain. Despite advances toward standardizing the reporting of CCTA through the Coronary Artery Disease Reporting and Data System (or CAD-RADS) tool, the prognostic value of CCTA in the earliest stages of atherosclerosis remains limited. Translational work on the bidirectional interplay between the coronary arteries and the perivascular adipose tissue (PVAT) has highlighted PVAT as an in vivo molecular sensor of coronary inflammation. Coronary inflammation is dynamically associated with phenotypic changes in its adjacent PVAT, which can now be detected as perivascular attenuation gradients at CCTA. These gradients are captured and quantified through the fat attenuation index (FAI), a CCTA-based biomarker of coronary inflammation. FAI carries significant prognostic value in both primary and secondary prevention (patients with and without established coronary artery disease) and offers a significant improvement in cardiac risk discrimination beyond traditional risk factors, such as coronary calcium, high-risk plaque features, or the extent of coronary atherosclerosis. Thanks to its dynamic nature, FAI may be used as a marker of disease activity, with observational studies further suggesting that it tracks the response to anti-inflammatory interventions. Finally, radiotranscriptomic studies have revealed complementary radiomic patterns of PVAT, which detect more permanent adverse fibrotic and vascular PVAT remodeling, further expanding the value of PVAT phenotyping as an important readout in modern CCTA analysis.\n\nKeywords: Adipose Tissue (Obesity Studies), Adults, CT-Angiography, Cardiac, Coronary Arteries\n\n© RSNA, 2021","container-title":"Radiology: Cardiothoracic Imaging","DOI":"10.1148/ryct.2021200563","issue":"1","note":"publisher: Radiological Society of North America","page":"e200563","source":"pubs.rsna.org (Atypon)","title":"Assessing Cardiovascular Risk by Using the Fat Attenuation Index in                     Coronary CT Angiography","volume":"3","author":[{"family":"Klüner","given":"Laura                             V."},{"family":"Oikonomou","given":"Evangelos                             K."},{"family":"Antoniades","given":"Charalambos"}],"issued":{"date-parts":[["2021",2]]}}}],"schema":"https://github.com/citation-style-language/schema/raw/master/csl-citation.json"} </w:instrText>
      </w:r>
      <w:r w:rsidR="005E40E7">
        <w:rPr>
          <w:rFonts w:cstheme="minorHAnsi"/>
        </w:rPr>
        <w:fldChar w:fldCharType="separate"/>
      </w:r>
      <w:r w:rsidR="006C1971">
        <w:rPr>
          <w:rFonts w:cstheme="minorHAnsi"/>
          <w:noProof/>
        </w:rPr>
        <w:t>[28], [29]</w:t>
      </w:r>
      <w:r w:rsidR="005E40E7">
        <w:rPr>
          <w:rFonts w:cstheme="minorHAnsi"/>
        </w:rPr>
        <w:fldChar w:fldCharType="end"/>
      </w:r>
      <w:r w:rsidR="005E40E7">
        <w:rPr>
          <w:rFonts w:cstheme="minorHAnsi"/>
        </w:rPr>
        <w:t>.</w:t>
      </w:r>
      <w:r w:rsidR="00BC3200">
        <w:rPr>
          <w:rFonts w:cstheme="minorHAnsi"/>
        </w:rPr>
        <w:t xml:space="preserve"> Integrated calcium mass should utilize the entire coronary artery as the region of interest </w:t>
      </w:r>
      <w:r w:rsidR="006E0022">
        <w:rPr>
          <w:rFonts w:cstheme="minorHAnsi"/>
        </w:rPr>
        <w:t>to</w:t>
      </w:r>
      <w:r w:rsidR="00BC3200">
        <w:rPr>
          <w:rFonts w:cstheme="minorHAnsi"/>
        </w:rPr>
        <w:t xml:space="preserve"> include all </w:t>
      </w:r>
      <w:r w:rsidR="006E0022">
        <w:rPr>
          <w:rFonts w:cstheme="minorHAnsi"/>
        </w:rPr>
        <w:t>potential</w:t>
      </w:r>
      <w:r w:rsidR="00BC3200">
        <w:rPr>
          <w:rFonts w:cstheme="minorHAnsi"/>
        </w:rPr>
        <w:t xml:space="preserve"> calcium in the calculation. With hyperattenuating blood inside these ROIs</w:t>
      </w:r>
      <w:r w:rsidR="00C4385F">
        <w:rPr>
          <w:rFonts w:cstheme="minorHAnsi"/>
        </w:rPr>
        <w:t xml:space="preserve"> and hypoattenuating </w:t>
      </w:r>
      <w:proofErr w:type="spellStart"/>
      <w:r w:rsidR="00C4385F">
        <w:rPr>
          <w:rFonts w:cstheme="minorHAnsi"/>
        </w:rPr>
        <w:t>pericoronary</w:t>
      </w:r>
      <w:proofErr w:type="spellEnd"/>
      <w:r w:rsidR="00C4385F">
        <w:rPr>
          <w:rFonts w:cstheme="minorHAnsi"/>
        </w:rPr>
        <w:t xml:space="preserve"> adipose tissue located around the ROI</w:t>
      </w:r>
      <w:r w:rsidR="00BC3200">
        <w:rPr>
          <w:rFonts w:cstheme="minorHAnsi"/>
        </w:rPr>
        <w:t>, false-positive (CAC&gt;0) rates would likely increase</w:t>
      </w:r>
      <w:r w:rsidR="009F41DF">
        <w:rPr>
          <w:rFonts w:cstheme="minorHAnsi"/>
        </w:rPr>
        <w:t>, relative to this phantom study,</w:t>
      </w:r>
      <w:r w:rsidR="00BC3200">
        <w:rPr>
          <w:rFonts w:cstheme="minorHAnsi"/>
        </w:rPr>
        <w:t xml:space="preserve"> </w:t>
      </w:r>
      <w:r w:rsidR="00500624">
        <w:rPr>
          <w:rFonts w:cstheme="minorHAnsi"/>
        </w:rPr>
        <w:t xml:space="preserve">due to the inflated integrated </w:t>
      </w:r>
      <w:r w:rsidR="008B70A4">
        <w:rPr>
          <w:rFonts w:cstheme="minorHAnsi"/>
        </w:rPr>
        <w:t>intensity (HU)</w:t>
      </w:r>
      <w:r w:rsidR="00500624">
        <w:rPr>
          <w:rFonts w:cstheme="minorHAnsi"/>
        </w:rPr>
        <w:t xml:space="preserve"> from the blood</w:t>
      </w:r>
      <w:r w:rsidR="00BC3200">
        <w:rPr>
          <w:rFonts w:cstheme="minorHAnsi"/>
        </w:rPr>
        <w:t>. Future studies need to be performed on patient</w:t>
      </w:r>
      <w:r w:rsidR="00FE5F3E">
        <w:rPr>
          <w:rFonts w:cstheme="minorHAnsi"/>
        </w:rPr>
        <w:t xml:space="preserve">s </w:t>
      </w:r>
      <w:r w:rsidR="006E0022">
        <w:rPr>
          <w:rFonts w:cstheme="minorHAnsi"/>
        </w:rPr>
        <w:t>to</w:t>
      </w:r>
      <w:r w:rsidR="00BC3200">
        <w:rPr>
          <w:rFonts w:cstheme="minorHAnsi"/>
        </w:rPr>
        <w:t xml:space="preserve"> determine</w:t>
      </w:r>
      <w:r w:rsidR="00C4385F">
        <w:rPr>
          <w:rFonts w:cstheme="minorHAnsi"/>
        </w:rPr>
        <w:t xml:space="preserve"> optimal </w:t>
      </w:r>
      <w:r w:rsidR="004216E7">
        <w:rPr>
          <w:rFonts w:cstheme="minorHAnsi"/>
        </w:rPr>
        <w:t xml:space="preserve">mean and </w:t>
      </w:r>
      <w:r w:rsidR="00C4385F">
        <w:rPr>
          <w:rFonts w:cstheme="minorHAnsi"/>
        </w:rPr>
        <w:t xml:space="preserve">standard deviation </w:t>
      </w:r>
      <w:r w:rsidR="00FE5F3E">
        <w:rPr>
          <w:rFonts w:cstheme="minorHAnsi"/>
        </w:rPr>
        <w:t>values</w:t>
      </w:r>
      <w:r w:rsidR="00C4385F">
        <w:rPr>
          <w:rFonts w:cstheme="minorHAnsi"/>
        </w:rPr>
        <w:t xml:space="preserve"> </w:t>
      </w:r>
      <w:r w:rsidR="006E0022">
        <w:rPr>
          <w:rFonts w:cstheme="minorHAnsi"/>
        </w:rPr>
        <w:t>that</w:t>
      </w:r>
      <w:r w:rsidR="00C4385F">
        <w:rPr>
          <w:rFonts w:cstheme="minorHAnsi"/>
        </w:rPr>
        <w:t xml:space="preserve"> minimiz</w:t>
      </w:r>
      <w:r w:rsidR="006E0022">
        <w:rPr>
          <w:rFonts w:cstheme="minorHAnsi"/>
        </w:rPr>
        <w:t>e</w:t>
      </w:r>
      <w:r w:rsidR="00C4385F">
        <w:rPr>
          <w:rFonts w:cstheme="minorHAnsi"/>
        </w:rPr>
        <w:t xml:space="preserve"> false-negative (CAC=0) and false-positive (CAC&gt;0)</w:t>
      </w:r>
      <w:r w:rsidR="00BC3200">
        <w:rPr>
          <w:rFonts w:cstheme="minorHAnsi"/>
        </w:rPr>
        <w:t xml:space="preserve"> </w:t>
      </w:r>
      <w:r w:rsidR="006E0022">
        <w:rPr>
          <w:rFonts w:cstheme="minorHAnsi"/>
        </w:rPr>
        <w:t>scores.</w:t>
      </w:r>
    </w:p>
    <w:p w14:paraId="26DDD29B" w14:textId="5A46B545" w:rsidR="00FF7C72" w:rsidRDefault="00FF7C72" w:rsidP="002B61D2">
      <w:pPr>
        <w:spacing w:line="480" w:lineRule="auto"/>
      </w:pPr>
    </w:p>
    <w:p w14:paraId="48F76677" w14:textId="126617C3" w:rsidR="005A20E6" w:rsidRDefault="00B35C91" w:rsidP="002B61D2">
      <w:pPr>
        <w:spacing w:line="480" w:lineRule="auto"/>
      </w:pPr>
      <w:r>
        <w:t>Previous studies</w:t>
      </w:r>
      <w:r w:rsidR="00FF7C72">
        <w:t xml:space="preserve"> show</w:t>
      </w:r>
      <w:r w:rsidR="005B3F59">
        <w:t xml:space="preserve"> that </w:t>
      </w:r>
      <w:proofErr w:type="spellStart"/>
      <w:r w:rsidR="00FF7C72">
        <w:t>Agatston</w:t>
      </w:r>
      <w:proofErr w:type="spellEnd"/>
      <w:r w:rsidR="00FF7C72">
        <w:t xml:space="preserve"> scoring consistently underestimates calcium density and volume, with even further underestimation for low</w:t>
      </w:r>
      <w:r w:rsidR="005A20E6">
        <w:t>-</w:t>
      </w:r>
      <w:r w:rsidR="00FF7C72">
        <w:t>density and motion-affected plaques</w:t>
      </w:r>
      <w:r w:rsidR="009F2095">
        <w:t xml:space="preserve"> </w:t>
      </w:r>
      <w:r w:rsidR="009F2095">
        <w:fldChar w:fldCharType="begin"/>
      </w:r>
      <w:r w:rsidR="006C1971">
        <w:instrText xml:space="preserve"> ADDIN ZOTERO_ITEM CSL_CITATION {"citationID":"BTBtmPQ2","properties":{"formattedCitation":"[30]","plainCitation":"[30]","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9F2095">
        <w:fldChar w:fldCharType="separate"/>
      </w:r>
      <w:r w:rsidR="006C1971">
        <w:rPr>
          <w:noProof/>
        </w:rPr>
        <w:t>[30]</w:t>
      </w:r>
      <w:r w:rsidR="009F2095">
        <w:fldChar w:fldCharType="end"/>
      </w:r>
      <w:r w:rsidR="009F2095">
        <w:t xml:space="preserve">. </w:t>
      </w:r>
      <w:r w:rsidR="00137ED1" w:rsidRPr="00B32C8B">
        <w:rPr>
          <w:rFonts w:ascii="Calibri" w:cs="Calibri"/>
        </w:rPr>
        <w:t>Werf</w:t>
      </w:r>
      <w:r w:rsidR="00137ED1">
        <w:t xml:space="preserve"> et </w:t>
      </w:r>
      <w:r w:rsidR="00073627">
        <w:t>al</w:t>
      </w:r>
      <w:r w:rsidR="00137ED1">
        <w:t xml:space="preserve">. </w:t>
      </w:r>
      <w:r w:rsidR="00073627">
        <w:t>indicate</w:t>
      </w:r>
      <w:r w:rsidR="00137ED1">
        <w:t xml:space="preserve"> </w:t>
      </w:r>
      <w:r w:rsidR="008263BF">
        <w:t>that low</w:t>
      </w:r>
      <w:r w:rsidR="005A20E6">
        <w:t>-</w:t>
      </w:r>
      <w:r w:rsidR="008263BF">
        <w:t xml:space="preserve">density calcifications </w:t>
      </w:r>
      <w:r w:rsidR="005B3F59">
        <w:t xml:space="preserve">might fall below the 130 HU threshold because of blurring from motion </w:t>
      </w:r>
      <w:r w:rsidR="0025096B">
        <w:t xml:space="preserve">which </w:t>
      </w:r>
      <w:r w:rsidR="005B3F59">
        <w:t>artificially reduce</w:t>
      </w:r>
      <w:r w:rsidR="0025096B">
        <w:t xml:space="preserve">s </w:t>
      </w:r>
      <w:r w:rsidR="005B3F59">
        <w:t xml:space="preserve">the </w:t>
      </w:r>
      <w:proofErr w:type="spellStart"/>
      <w:r w:rsidR="005B3F59">
        <w:t>Agatston</w:t>
      </w:r>
      <w:proofErr w:type="spellEnd"/>
      <w:r w:rsidR="005B3F59">
        <w:t xml:space="preserve"> score </w:t>
      </w:r>
      <w:r w:rsidR="009F2095">
        <w:fldChar w:fldCharType="begin"/>
      </w:r>
      <w:r w:rsidR="006C1971">
        <w:instrText xml:space="preserve"> ADDIN ZOTERO_ITEM CSL_CITATION {"citationID":"InPADz86","properties":{"formattedCitation":"[31]","plainCitation":"[31]","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9F2095">
        <w:fldChar w:fldCharType="separate"/>
      </w:r>
      <w:r w:rsidR="006C1971">
        <w:rPr>
          <w:noProof/>
        </w:rPr>
        <w:t>[31]</w:t>
      </w:r>
      <w:r w:rsidR="009F2095">
        <w:fldChar w:fldCharType="end"/>
      </w:r>
      <w:r w:rsidR="005B3F59">
        <w:t xml:space="preserve">. </w:t>
      </w:r>
      <w:r w:rsidR="002766BF">
        <w:t>Our study is consistent with these results</w:t>
      </w:r>
      <w:r w:rsidR="00105F57">
        <w:t>; w</w:t>
      </w:r>
      <w:r w:rsidR="002766BF">
        <w:t xml:space="preserve">e showed that </w:t>
      </w:r>
      <w:proofErr w:type="spellStart"/>
      <w:r w:rsidR="002766BF">
        <w:t>Agatston</w:t>
      </w:r>
      <w:proofErr w:type="spellEnd"/>
      <w:r w:rsidR="002766BF">
        <w:t xml:space="preserve"> scoring produced most of the false-negative classifications when calculated on low-density</w:t>
      </w:r>
      <w:r w:rsidR="003823D1">
        <w:t xml:space="preserve"> (</w:t>
      </w:r>
      <w:r w:rsidR="004C5D96">
        <w:t>11.11</w:t>
      </w:r>
      <w:r w:rsidR="003823D1">
        <w:t>%)</w:t>
      </w:r>
      <w:r w:rsidR="002766BF">
        <w:t xml:space="preserve"> </w:t>
      </w:r>
      <w:r w:rsidR="006814F5">
        <w:t xml:space="preserve">or medium-density </w:t>
      </w:r>
      <w:r w:rsidR="003823D1">
        <w:t>(10.</w:t>
      </w:r>
      <w:r w:rsidR="004C5D96">
        <w:t>6</w:t>
      </w:r>
      <w:r w:rsidR="003823D1">
        <w:t xml:space="preserve">%) </w:t>
      </w:r>
      <w:r w:rsidR="002766BF">
        <w:lastRenderedPageBreak/>
        <w:t>calcifications</w:t>
      </w:r>
      <w:r w:rsidR="003823D1">
        <w:t xml:space="preserve"> compared to high-density calcifications (6.9%)</w:t>
      </w:r>
      <w:r w:rsidR="002766BF">
        <w:t>.</w:t>
      </w:r>
      <w:r w:rsidR="001E1142">
        <w:t xml:space="preserve"> </w:t>
      </w:r>
      <w:r w:rsidR="00FB1E77">
        <w:t xml:space="preserve">Future studies are recommended with </w:t>
      </w:r>
      <w:r w:rsidR="004C5D96">
        <w:t>lower-density</w:t>
      </w:r>
      <w:r w:rsidR="00FB1E77">
        <w:t xml:space="preserve"> calcification inserts (&lt; 200 mg</w:t>
      </w:r>
      <w:r w:rsidR="006E079C">
        <w:t>HA</w:t>
      </w:r>
      <w:r w:rsidR="00FB1E77">
        <w:t>cm</w:t>
      </w:r>
      <w:r w:rsidR="00FB1E77" w:rsidRPr="00265344">
        <w:rPr>
          <w:vertAlign w:val="superscript"/>
        </w:rPr>
        <w:t>3</w:t>
      </w:r>
      <w:r w:rsidR="00FB1E77">
        <w:t xml:space="preserve">) to understand how integrated calcium mass compares to </w:t>
      </w:r>
      <w:proofErr w:type="spellStart"/>
      <w:r w:rsidR="00FB1E77">
        <w:t>Agatston</w:t>
      </w:r>
      <w:proofErr w:type="spellEnd"/>
      <w:r w:rsidR="00FB1E77">
        <w:t xml:space="preserve"> mass within the low</w:t>
      </w:r>
      <w:r w:rsidR="001E1142">
        <w:t>-</w:t>
      </w:r>
      <w:r w:rsidR="00FB1E77">
        <w:t>density regime.</w:t>
      </w:r>
      <w:r w:rsidR="001E1142">
        <w:t xml:space="preserve"> Very high coronary artery calcium density (&gt; 1000 mg/cm</w:t>
      </w:r>
      <w:r w:rsidR="001E1142" w:rsidRPr="00265344">
        <w:rPr>
          <w:vertAlign w:val="superscript"/>
        </w:rPr>
        <w:t>3</w:t>
      </w:r>
      <w:r w:rsidR="001E1142">
        <w:t>) is quite rare</w:t>
      </w:r>
      <w:r w:rsidR="004C5D96">
        <w:t>,</w:t>
      </w:r>
      <w:r w:rsidR="001E1142">
        <w:t xml:space="preserve"> and </w:t>
      </w:r>
      <w:proofErr w:type="spellStart"/>
      <w:r w:rsidR="001E1142">
        <w:t>Agatston</w:t>
      </w:r>
      <w:proofErr w:type="spellEnd"/>
      <w:r w:rsidR="001E1142">
        <w:t xml:space="preserve"> scoring has already </w:t>
      </w:r>
      <w:r w:rsidR="006E079C">
        <w:t xml:space="preserve">been </w:t>
      </w:r>
      <w:r w:rsidR="001E1142">
        <w:t xml:space="preserve">shown to be a good predictor of cardiovascular disease within this subset of patients </w:t>
      </w:r>
      <w:r w:rsidR="001E1142">
        <w:fldChar w:fldCharType="begin"/>
      </w:r>
      <w:r w:rsidR="006C1971">
        <w:instrText xml:space="preserve"> ADDIN ZOTERO_ITEM CSL_CITATION {"citationID":"xmcUxC7z","properties":{"formattedCitation":"[32]","plainCitation":"[32]","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1E1142">
        <w:fldChar w:fldCharType="separate"/>
      </w:r>
      <w:r w:rsidR="006C1971">
        <w:rPr>
          <w:noProof/>
        </w:rPr>
        <w:t>[32]</w:t>
      </w:r>
      <w:r w:rsidR="001E1142">
        <w:fldChar w:fldCharType="end"/>
      </w:r>
      <w:r w:rsidR="001E1142">
        <w:t xml:space="preserve">. </w:t>
      </w:r>
    </w:p>
    <w:p w14:paraId="53D7BC4C" w14:textId="77777777" w:rsidR="005A20E6" w:rsidRDefault="005A20E6" w:rsidP="002B61D2">
      <w:pPr>
        <w:spacing w:line="480" w:lineRule="auto"/>
      </w:pPr>
    </w:p>
    <w:p w14:paraId="65A4F62D" w14:textId="79DC7009" w:rsidR="00FF7C72" w:rsidRPr="00D72F93" w:rsidRDefault="00B32C8B" w:rsidP="002B61D2">
      <w:pPr>
        <w:spacing w:line="480" w:lineRule="auto"/>
      </w:pPr>
      <w:proofErr w:type="spellStart"/>
      <w:r>
        <w:t>Tzolos</w:t>
      </w:r>
      <w:proofErr w:type="spellEnd"/>
      <w:r w:rsidR="006575BD">
        <w:t xml:space="preserve"> </w:t>
      </w:r>
      <w:r>
        <w:t>et</w:t>
      </w:r>
      <w:r w:rsidR="006575BD">
        <w:t xml:space="preserve"> al</w:t>
      </w:r>
      <w:r>
        <w:t xml:space="preserve">. showed that </w:t>
      </w:r>
      <w:proofErr w:type="spellStart"/>
      <w:r>
        <w:t>Agatston</w:t>
      </w:r>
      <w:proofErr w:type="spellEnd"/>
      <w:r>
        <w:t xml:space="preserve"> scoring can struggle to detect small calcifications in the coronary arteries of patients due to the threshold requirement of 130 HU and the minimum connected component requirement of 1 mm </w:t>
      </w:r>
      <w:r w:rsidR="009F2095">
        <w:fldChar w:fldCharType="begin"/>
      </w:r>
      <w:r w:rsidR="006C1971">
        <w:instrText xml:space="preserve"> ADDIN ZOTERO_ITEM CSL_CITATION {"citationID":"G9AgjTf8","properties":{"formattedCitation":"[33]","plainCitation":"[33]","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9F2095">
        <w:fldChar w:fldCharType="separate"/>
      </w:r>
      <w:r w:rsidR="006C1971">
        <w:rPr>
          <w:noProof/>
        </w:rPr>
        <w:t>[33]</w:t>
      </w:r>
      <w:r w:rsidR="009F2095">
        <w:fldChar w:fldCharType="end"/>
      </w:r>
      <w:r>
        <w:t>. Our results</w:t>
      </w:r>
      <w:r w:rsidR="0025096B">
        <w:t xml:space="preserve"> are consistent with this study and</w:t>
      </w:r>
      <w:r>
        <w:t xml:space="preserve"> indicate that the size of the calcium insert is a more important variable in accounting for false-negative </w:t>
      </w:r>
      <w:proofErr w:type="spellStart"/>
      <w:r>
        <w:t>Agatston</w:t>
      </w:r>
      <w:proofErr w:type="spellEnd"/>
      <w:r>
        <w:t xml:space="preserve"> scores than calcium density. The small inserts resulted in </w:t>
      </w:r>
      <w:r w:rsidR="004C5D96">
        <w:t>10</w:t>
      </w:r>
      <w:r w:rsidR="006E079C">
        <w:t>1</w:t>
      </w:r>
      <w:r>
        <w:t xml:space="preserve"> false-negative </w:t>
      </w:r>
      <w:r w:rsidR="004C5D96">
        <w:t>(CAC=0)</w:t>
      </w:r>
      <w:r>
        <w:t xml:space="preserve"> scores out </w:t>
      </w:r>
      <w:r w:rsidR="004C5D96">
        <w:t xml:space="preserve">of </w:t>
      </w:r>
      <w:r>
        <w:t xml:space="preserve">360 total scores, </w:t>
      </w:r>
      <w:r w:rsidR="00A9312B">
        <w:t>whereas</w:t>
      </w:r>
      <w:r>
        <w:t xml:space="preserve"> the medium and large inserts accounted for </w:t>
      </w:r>
      <w:r w:rsidR="0025096B">
        <w:t xml:space="preserve">only </w:t>
      </w:r>
      <w:r w:rsidR="00A9312B">
        <w:t>one</w:t>
      </w:r>
      <w:r>
        <w:t xml:space="preserve"> false-negative </w:t>
      </w:r>
      <w:r w:rsidR="004C5D96">
        <w:t>(CAC=0)</w:t>
      </w:r>
      <w:r>
        <w:t xml:space="preserve"> score </w:t>
      </w:r>
      <w:r w:rsidR="0025096B">
        <w:t>combined</w:t>
      </w:r>
      <w:r>
        <w:t>.</w:t>
      </w:r>
      <w:r w:rsidR="00FD1C87">
        <w:t xml:space="preserve"> Based on our results, integrated calcium </w:t>
      </w:r>
      <w:r w:rsidR="00113F85">
        <w:t xml:space="preserve">mass </w:t>
      </w:r>
      <w:r w:rsidR="00FD1C87">
        <w:t xml:space="preserve">overcomes many of these issues </w:t>
      </w:r>
      <w:r w:rsidR="005E0ECE">
        <w:t xml:space="preserve">associated with </w:t>
      </w:r>
      <w:proofErr w:type="spellStart"/>
      <w:r w:rsidR="005E0ECE">
        <w:t>Agatston</w:t>
      </w:r>
      <w:proofErr w:type="spellEnd"/>
      <w:r w:rsidR="005E0ECE">
        <w:t xml:space="preserve"> scoring and </w:t>
      </w:r>
      <w:r w:rsidR="00FD1C87">
        <w:t xml:space="preserve">results in fewer false-negative </w:t>
      </w:r>
      <w:r w:rsidR="004C5D96">
        <w:t>(CAC=0)</w:t>
      </w:r>
      <w:r w:rsidR="00FD1C87">
        <w:t xml:space="preserve"> </w:t>
      </w:r>
      <w:r w:rsidR="00B673C3">
        <w:t xml:space="preserve">and false-positive (CAC&gt;0) </w:t>
      </w:r>
      <w:r w:rsidR="00FD1C87">
        <w:t>scores.</w:t>
      </w:r>
    </w:p>
    <w:p w14:paraId="1281A41D" w14:textId="2CEA4874" w:rsidR="004B322F" w:rsidRDefault="004B322F" w:rsidP="002B61D2">
      <w:pPr>
        <w:pStyle w:val="Heading1"/>
        <w:spacing w:line="480" w:lineRule="auto"/>
      </w:pPr>
      <w:r>
        <w:t>V. Conclusion</w:t>
      </w:r>
    </w:p>
    <w:p w14:paraId="22A3AD5A" w14:textId="210FF997" w:rsidR="004F7568" w:rsidRPr="004F7568" w:rsidRDefault="004F7568" w:rsidP="002B61D2">
      <w:pPr>
        <w:spacing w:line="480" w:lineRule="auto"/>
      </w:pPr>
      <w:r>
        <w:t xml:space="preserve">The results of this study </w:t>
      </w:r>
      <w:r w:rsidR="000A61C1">
        <w:t>indicate</w:t>
      </w:r>
      <w:r>
        <w:t xml:space="preserve"> that integrated calcium </w:t>
      </w:r>
      <w:r w:rsidR="00113F85">
        <w:t xml:space="preserve">mass </w:t>
      </w:r>
      <w:r>
        <w:t xml:space="preserve">is more accurate and sensitive than </w:t>
      </w:r>
      <w:proofErr w:type="spellStart"/>
      <w:r>
        <w:t>Agatston</w:t>
      </w:r>
      <w:proofErr w:type="spellEnd"/>
      <w:r>
        <w:t xml:space="preserve"> scoring on </w:t>
      </w:r>
      <w:r w:rsidR="008A75C2">
        <w:t>various</w:t>
      </w:r>
      <w:r>
        <w:t xml:space="preserve"> CT vendors. The improved accuracy and sensitivity of integrative calcium scoring is likely to improve risk-stratification for patients undergoing calcium scoring and </w:t>
      </w:r>
      <w:r w:rsidR="000A61C1">
        <w:t>the</w:t>
      </w:r>
      <w:r w:rsidR="000320B4">
        <w:t>ir potential</w:t>
      </w:r>
      <w:r w:rsidR="000A61C1">
        <w:t xml:space="preserve"> </w:t>
      </w:r>
      <w:r>
        <w:t>outcome.</w:t>
      </w:r>
    </w:p>
    <w:p w14:paraId="4295F764" w14:textId="0E409F08" w:rsidR="00DD1418" w:rsidRDefault="00DD1418" w:rsidP="002B61D2">
      <w:pPr>
        <w:spacing w:line="480" w:lineRule="auto"/>
      </w:pPr>
    </w:p>
    <w:p w14:paraId="2545FE94" w14:textId="59679CA3" w:rsidR="00281F16" w:rsidRDefault="001E62D6" w:rsidP="002B61D2">
      <w:pPr>
        <w:pStyle w:val="Heading1"/>
        <w:spacing w:line="480" w:lineRule="auto"/>
      </w:pPr>
      <w:r>
        <w:lastRenderedPageBreak/>
        <w:t>Acknowledgments</w:t>
      </w:r>
    </w:p>
    <w:p w14:paraId="420AFF18" w14:textId="1CEA5D69" w:rsidR="00A527AA" w:rsidRPr="001D7589" w:rsidRDefault="00C4603A" w:rsidP="00A527AA">
      <w:pPr>
        <w:spacing w:line="480" w:lineRule="auto"/>
        <w:rPr>
          <w:rFonts w:cstheme="minorHAnsi"/>
        </w:rPr>
      </w:pPr>
      <w:r>
        <w:t xml:space="preserve">The </w:t>
      </w:r>
      <w:r w:rsidR="00010BAA">
        <w:t xml:space="preserve">authors would like to thank Drs. </w:t>
      </w:r>
      <w:r w:rsidR="00B652D2" w:rsidRPr="00B652D2">
        <w:t xml:space="preserve">Martin </w:t>
      </w:r>
      <w:proofErr w:type="spellStart"/>
      <w:r w:rsidR="00B652D2" w:rsidRPr="00B652D2">
        <w:t>Willemink</w:t>
      </w:r>
      <w:proofErr w:type="spellEnd"/>
      <w:r w:rsidR="008C2B16">
        <w:t xml:space="preserve"> </w:t>
      </w:r>
      <w:r w:rsidR="003F432D">
        <w:t xml:space="preserve">and </w:t>
      </w:r>
      <w:r w:rsidR="00E7226C" w:rsidRPr="00E7226C">
        <w:t xml:space="preserve">GD van </w:t>
      </w:r>
      <w:proofErr w:type="spellStart"/>
      <w:r w:rsidR="00E0602D" w:rsidRPr="00E0602D">
        <w:t>Praagh</w:t>
      </w:r>
      <w:proofErr w:type="spellEnd"/>
      <w:r w:rsidR="00E7226C">
        <w:t xml:space="preserve"> for </w:t>
      </w:r>
      <w:r w:rsidR="00E36498">
        <w:t xml:space="preserve">sharing their data for this study. </w:t>
      </w:r>
      <w:r w:rsidR="00A527AA">
        <w:t>A grant from Canon Medical Systems, USA</w:t>
      </w:r>
      <w:r w:rsidR="00983DCA">
        <w:t>,</w:t>
      </w:r>
      <w:r w:rsidR="00A527AA">
        <w:t xml:space="preserve"> partially supported this study</w:t>
      </w:r>
      <w:r w:rsidR="00A527AA">
        <w:rPr>
          <w:rFonts w:cstheme="minorHAnsi"/>
        </w:rPr>
        <w:t>.</w:t>
      </w:r>
    </w:p>
    <w:p w14:paraId="2D2D622C" w14:textId="11017E04" w:rsidR="00B30583" w:rsidRDefault="00B30583">
      <w:r>
        <w:br w:type="page"/>
      </w:r>
    </w:p>
    <w:p w14:paraId="4A8CAAE8" w14:textId="77777777" w:rsidR="00B30583" w:rsidRDefault="00B30583" w:rsidP="00B30583">
      <w:pPr>
        <w:spacing w:line="480" w:lineRule="auto"/>
      </w:pPr>
      <w:r w:rsidRPr="00B02269">
        <w:rPr>
          <w:b/>
          <w:bCs/>
        </w:rPr>
        <w:lastRenderedPageBreak/>
        <w:t>Fig. 1</w:t>
      </w:r>
      <w:r>
        <w:t xml:space="preserve"> (A) Shows a sketch of the small </w:t>
      </w:r>
      <w:r w:rsidRPr="00CD1078">
        <w:t>QRM-Thorax</w:t>
      </w:r>
      <w:r>
        <w:t xml:space="preserve"> phantom with the </w:t>
      </w:r>
      <w:r w:rsidRPr="00B35A86">
        <w:t>cardiac calcification insert phantom</w:t>
      </w:r>
      <w:r>
        <w:t xml:space="preserve"> located in the center.</w:t>
      </w:r>
      <w:r w:rsidRPr="00B02269">
        <w:t xml:space="preserve"> (</w:t>
      </w:r>
      <w:r>
        <w:t>B) Shows an a</w:t>
      </w:r>
      <w:r w:rsidRPr="00B02269">
        <w:t xml:space="preserve">xial and lateral sketch of the </w:t>
      </w:r>
      <w:r w:rsidRPr="00F00FFC">
        <w:t>cardiac calcification insert phantom</w:t>
      </w:r>
      <w:r>
        <w:t>.</w:t>
      </w:r>
    </w:p>
    <w:p w14:paraId="014C1AF3" w14:textId="77777777" w:rsidR="005E311D" w:rsidRPr="005E311D" w:rsidRDefault="005E311D" w:rsidP="00773208">
      <w:pPr>
        <w:spacing w:line="480" w:lineRule="auto"/>
      </w:pPr>
    </w:p>
    <w:p w14:paraId="525CE375" w14:textId="77777777" w:rsidR="00B30583" w:rsidRDefault="00B30583" w:rsidP="00B30583">
      <w:pPr>
        <w:spacing w:line="480" w:lineRule="auto"/>
      </w:pPr>
      <w:r w:rsidRPr="0076774F">
        <w:rPr>
          <w:b/>
          <w:bCs/>
        </w:rPr>
        <w:t>Fig. 2</w:t>
      </w:r>
      <w:r>
        <w:t xml:space="preserve"> Shows a cross-section of a static artery (A) next to a cross-section of a motion-affected artery (B). Fig. 2B underwent linear motion at a rate of 30 mm/s, corresponding to a heart rate of &gt;75 bpm. Window: 400, Level: 40. </w:t>
      </w:r>
    </w:p>
    <w:p w14:paraId="46ADC98D" w14:textId="77777777" w:rsidR="00B30583" w:rsidRDefault="00B30583" w:rsidP="00A42B9F">
      <w:pPr>
        <w:spacing w:line="480" w:lineRule="auto"/>
      </w:pPr>
    </w:p>
    <w:p w14:paraId="56373725" w14:textId="26C72A9A" w:rsidR="00B30583" w:rsidRDefault="00B30583" w:rsidP="00B30583">
      <w:pPr>
        <w:spacing w:line="480" w:lineRule="auto"/>
      </w:pPr>
      <w:r w:rsidRPr="0076774F">
        <w:rPr>
          <w:b/>
          <w:bCs/>
        </w:rPr>
        <w:t xml:space="preserve">Fig. </w:t>
      </w:r>
      <w:r>
        <w:rPr>
          <w:b/>
          <w:bCs/>
        </w:rPr>
        <w:t>3</w:t>
      </w:r>
      <w:r>
        <w:t xml:space="preserve"> Shows the cross-section of a simulated vessel lumen. </w:t>
      </w:r>
      <m:oMath>
        <m:sSub>
          <m:sSubPr>
            <m:ctrlPr>
              <w:rPr>
                <w:rFonts w:ascii="Cambria Math" w:hAnsi="Cambria Math"/>
                <w:i/>
              </w:rPr>
            </m:ctrlPr>
          </m:sSubPr>
          <m:e>
            <m:r>
              <w:rPr>
                <w:rFonts w:ascii="Cambria Math" w:hAnsi="Cambria Math"/>
              </w:rPr>
              <m:t>S</m:t>
            </m:r>
          </m:e>
          <m:sub>
            <m:r>
              <w:rPr>
                <w:rFonts w:ascii="Cambria Math" w:hAnsi="Cambria Math"/>
              </w:rPr>
              <m:t>Bkg</m:t>
            </m:r>
          </m:sub>
        </m:sSub>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t xml:space="preserve"> are regions of pure background and pure calcium, respectively, which are unaffected by the partial volume effect. These are used to calculate </w:t>
      </w:r>
      <m:oMath>
        <m:r>
          <w:rPr>
            <w:rFonts w:ascii="Cambria Math" w:hAnsi="Cambria Math"/>
          </w:rPr>
          <m:t>I</m:t>
        </m:r>
      </m:oMath>
      <w:r>
        <w:t>, the integrated intensity of the plaque, which contains p</w:t>
      </w:r>
      <w:proofErr w:type="spellStart"/>
      <w:r>
        <w:t>ure</w:t>
      </w:r>
      <w:proofErr w:type="spellEnd"/>
      <w:r>
        <w:t xml:space="preserve"> calcium and voxels affected by the partial volume effect.</w:t>
      </w:r>
    </w:p>
    <w:p w14:paraId="41BA267E" w14:textId="22C88014" w:rsidR="00B30583" w:rsidRDefault="00B30583" w:rsidP="00B30583">
      <w:pPr>
        <w:spacing w:line="480" w:lineRule="auto"/>
      </w:pPr>
    </w:p>
    <w:p w14:paraId="52594965" w14:textId="77777777" w:rsidR="00B30583" w:rsidRPr="00593A98" w:rsidRDefault="00B30583" w:rsidP="00B30583">
      <w:pPr>
        <w:spacing w:line="480" w:lineRule="auto"/>
      </w:pPr>
      <w:r w:rsidRPr="00593A98">
        <w:rPr>
          <w:b/>
          <w:bCs/>
        </w:rPr>
        <w:t>Fig.</w:t>
      </w:r>
      <w:r>
        <w:rPr>
          <w:b/>
          <w:bCs/>
        </w:rPr>
        <w:t xml:space="preserve"> 4</w:t>
      </w:r>
      <w:r w:rsidRPr="00593A98">
        <w:t xml:space="preserve"> Shows linear regression analysis of integrated calcium </w:t>
      </w:r>
      <w:r>
        <w:t xml:space="preserve">mass </w:t>
      </w:r>
      <w:r w:rsidRPr="00593A98">
        <w:t>(</w:t>
      </w:r>
      <w:r>
        <w:t>A</w:t>
      </w:r>
      <w:r w:rsidRPr="00593A98">
        <w:t xml:space="preserve">) and </w:t>
      </w:r>
      <w:proofErr w:type="spellStart"/>
      <w:r w:rsidRPr="00593A98">
        <w:t>Agatston</w:t>
      </w:r>
      <w:proofErr w:type="spellEnd"/>
      <w:r w:rsidRPr="00593A98">
        <w:t xml:space="preserve"> scoring (</w:t>
      </w:r>
      <w:r>
        <w:t>B</w:t>
      </w:r>
      <w:r w:rsidRPr="00593A98">
        <w:t>). The known masses of the calcium inserts were used for the comparison. All inserts were unaffected by motion (stationary).</w:t>
      </w:r>
    </w:p>
    <w:p w14:paraId="00E64507" w14:textId="7E9FDCC7" w:rsidR="00B30583" w:rsidRDefault="00B30583" w:rsidP="00B30583">
      <w:pPr>
        <w:spacing w:line="480" w:lineRule="auto"/>
      </w:pPr>
    </w:p>
    <w:p w14:paraId="0E124DD0" w14:textId="77777777" w:rsidR="00B30583" w:rsidRPr="00593A98" w:rsidRDefault="00B30583" w:rsidP="00B30583">
      <w:pPr>
        <w:spacing w:line="480" w:lineRule="auto"/>
      </w:pPr>
      <w:r w:rsidRPr="00593A98">
        <w:rPr>
          <w:b/>
          <w:bCs/>
        </w:rPr>
        <w:t xml:space="preserve">Fig. </w:t>
      </w:r>
      <w:r>
        <w:rPr>
          <w:b/>
          <w:bCs/>
        </w:rPr>
        <w:t>5</w:t>
      </w:r>
      <w:r w:rsidRPr="00593A98">
        <w:t xml:space="preserve"> Shows linear regression analysis of integrated calcium </w:t>
      </w:r>
      <w:r>
        <w:t xml:space="preserve">mass </w:t>
      </w:r>
      <w:r w:rsidRPr="00593A98">
        <w:t xml:space="preserve">(A) and </w:t>
      </w:r>
      <w:proofErr w:type="spellStart"/>
      <w:r w:rsidRPr="00593A98">
        <w:t>Agatston</w:t>
      </w:r>
      <w:proofErr w:type="spellEnd"/>
      <w:r w:rsidRPr="00593A98">
        <w:t xml:space="preserve"> scoring (B). The known masses of the calcium inserts were used for the comparison. Includes all inserts affected by motion.</w:t>
      </w:r>
    </w:p>
    <w:p w14:paraId="55E5BB92" w14:textId="78DDE678" w:rsidR="00B30583" w:rsidRDefault="00B30583" w:rsidP="00B30583">
      <w:pPr>
        <w:spacing w:line="480" w:lineRule="auto"/>
      </w:pPr>
    </w:p>
    <w:p w14:paraId="047C960F" w14:textId="77777777" w:rsidR="00B30583" w:rsidRDefault="00B30583" w:rsidP="00B30583">
      <w:pPr>
        <w:spacing w:line="480" w:lineRule="auto"/>
      </w:pPr>
      <w:r w:rsidRPr="00FA7DAC">
        <w:rPr>
          <w:b/>
          <w:bCs/>
        </w:rPr>
        <w:lastRenderedPageBreak/>
        <w:t xml:space="preserve">Fig. </w:t>
      </w:r>
      <w:r>
        <w:rPr>
          <w:b/>
          <w:bCs/>
        </w:rPr>
        <w:t>6</w:t>
      </w:r>
      <w:r>
        <w:t xml:space="preserve"> Shows reproducibility measurements of the integrated calcium mass technique on the large phantoms. The calculated mass for scan 1 was compared against the calculated mass of scan 2</w:t>
      </w:r>
      <w:r w:rsidRPr="00900F66">
        <w:t xml:space="preserve">. </w:t>
      </w:r>
      <w:r>
        <w:t xml:space="preserve">Scanner 1 (A), Scanner 2 (B), Scanner 3 (C), and Scanner 4 (D) were different vendors used to acquire each scan. </w:t>
      </w:r>
      <w:r w:rsidRPr="00900F66">
        <w:rPr>
          <w:rFonts w:eastAsiaTheme="majorEastAsia"/>
        </w:rPr>
        <w:t>R correlation, root mean squared error, and root mean squared deviation values</w:t>
      </w:r>
      <w:r>
        <w:t xml:space="preserve"> are shown within each graph.</w:t>
      </w:r>
    </w:p>
    <w:p w14:paraId="73DF74E3" w14:textId="69A0ABE1" w:rsidR="00B30583" w:rsidRDefault="00B30583" w:rsidP="00B30583">
      <w:pPr>
        <w:spacing w:line="480" w:lineRule="auto"/>
      </w:pPr>
    </w:p>
    <w:p w14:paraId="22B395C2" w14:textId="77777777" w:rsidR="00B30583" w:rsidRDefault="00B30583" w:rsidP="00B30583">
      <w:pPr>
        <w:spacing w:line="480" w:lineRule="auto"/>
      </w:pPr>
      <w:r w:rsidRPr="00FA7DAC">
        <w:rPr>
          <w:b/>
          <w:bCs/>
        </w:rPr>
        <w:t>Fig.</w:t>
      </w:r>
      <w:r>
        <w:rPr>
          <w:b/>
          <w:bCs/>
        </w:rPr>
        <w:t xml:space="preserve"> 7</w:t>
      </w:r>
      <w:r>
        <w:t xml:space="preserve"> Shows reproducibility measurements of the </w:t>
      </w:r>
      <w:proofErr w:type="spellStart"/>
      <w:r>
        <w:t>Agatston</w:t>
      </w:r>
      <w:proofErr w:type="spellEnd"/>
      <w:r>
        <w:t xml:space="preserve"> scoring technique on the large phantoms. The calculated mass for scan 1 was compared against the calculated mass of scan 2</w:t>
      </w:r>
      <w:r w:rsidRPr="00900F66">
        <w:t xml:space="preserve">. </w:t>
      </w:r>
      <w:r>
        <w:t xml:space="preserve">Scanner 1 (A), Scanner 2 (B), Scanner 3 (C), and Scanner 4 (D) were different vendors used to acquire each scan. </w:t>
      </w:r>
      <w:r w:rsidRPr="00900F66">
        <w:rPr>
          <w:rFonts w:eastAsiaTheme="majorEastAsia"/>
        </w:rPr>
        <w:t>R correlation, root mean squared error, and root mean squared deviation values</w:t>
      </w:r>
      <w:r>
        <w:t xml:space="preserve"> are shown within each graph.</w:t>
      </w:r>
    </w:p>
    <w:p w14:paraId="53EECBDA" w14:textId="2DD28C18" w:rsidR="00B30583" w:rsidRDefault="00B30583" w:rsidP="00B30583">
      <w:pPr>
        <w:spacing w:line="480" w:lineRule="auto"/>
      </w:pPr>
    </w:p>
    <w:p w14:paraId="1C92FE53" w14:textId="28D0F9E6" w:rsidR="00B30583" w:rsidRDefault="00B30583" w:rsidP="00B30583">
      <w:pPr>
        <w:spacing w:line="480" w:lineRule="auto"/>
      </w:pPr>
      <w:r w:rsidRPr="00E70B00">
        <w:rPr>
          <w:b/>
          <w:bCs/>
        </w:rPr>
        <w:t>Fig. 8</w:t>
      </w:r>
      <w:r w:rsidRPr="00E70B00">
        <w:t xml:space="preserve"> Shows the percentage of false-negative </w:t>
      </w:r>
      <w:r>
        <w:t xml:space="preserve">(CAC=0) </w:t>
      </w:r>
      <w:r w:rsidRPr="00E70B00">
        <w:t>scores</w:t>
      </w:r>
      <w:r>
        <w:t xml:space="preserve"> (A) and false-positive (CAC&gt;0) scores (B)</w:t>
      </w:r>
      <w:r w:rsidRPr="00E70B00">
        <w:t xml:space="preserve">, computed by integrated calcium mass (left) and </w:t>
      </w:r>
      <w:proofErr w:type="spellStart"/>
      <w:r w:rsidRPr="00E70B00">
        <w:t>Agatston</w:t>
      </w:r>
      <w:proofErr w:type="spellEnd"/>
      <w:r w:rsidRPr="00E70B00">
        <w:t xml:space="preserve"> scoring (right). Integrated calcium mass produced </w:t>
      </w:r>
      <w:r>
        <w:t xml:space="preserve">54 </w:t>
      </w:r>
      <w:r w:rsidRPr="00E70B00">
        <w:t xml:space="preserve">false-negative zero-CAC scores out of 360 total measurements. </w:t>
      </w:r>
      <w:proofErr w:type="spellStart"/>
      <w:r w:rsidRPr="00E70B00">
        <w:t>Agatston</w:t>
      </w:r>
      <w:proofErr w:type="spellEnd"/>
      <w:r w:rsidRPr="00E70B00">
        <w:t xml:space="preserve"> scoring produced 10</w:t>
      </w:r>
      <w:r>
        <w:t>2</w:t>
      </w:r>
      <w:r w:rsidRPr="00E70B00">
        <w:t xml:space="preserve"> false-negative zero-CAC scores out of 360 total measurements.</w:t>
      </w:r>
      <w:r>
        <w:t xml:space="preserve"> </w:t>
      </w:r>
      <w:r w:rsidRPr="00E70B00">
        <w:t xml:space="preserve">Integrated calcium mass produced </w:t>
      </w:r>
      <w:r>
        <w:t xml:space="preserve">zero </w:t>
      </w:r>
      <w:r w:rsidRPr="00E70B00">
        <w:t>false-</w:t>
      </w:r>
      <w:r>
        <w:t xml:space="preserve">positive (CAC=0) </w:t>
      </w:r>
      <w:r w:rsidRPr="00E70B00">
        <w:t xml:space="preserve">scores out of </w:t>
      </w:r>
      <w:r>
        <w:t>120</w:t>
      </w:r>
      <w:r w:rsidRPr="00E70B00">
        <w:t xml:space="preserve"> total measurements. </w:t>
      </w:r>
      <w:proofErr w:type="spellStart"/>
      <w:r w:rsidRPr="00E70B00">
        <w:t>Agatston</w:t>
      </w:r>
      <w:proofErr w:type="spellEnd"/>
      <w:r w:rsidRPr="00E70B00">
        <w:t xml:space="preserve"> scoring produced </w:t>
      </w:r>
      <w:r>
        <w:t>eight</w:t>
      </w:r>
      <w:r w:rsidRPr="00E70B00">
        <w:t xml:space="preserve"> false-negative zero-CAC scores out of </w:t>
      </w:r>
      <w:r>
        <w:t>120</w:t>
      </w:r>
      <w:r w:rsidRPr="00E70B00">
        <w:t xml:space="preserve"> total measurements.</w:t>
      </w:r>
      <w:r>
        <w:t xml:space="preserve"> </w:t>
      </w:r>
    </w:p>
    <w:p w14:paraId="740FA665" w14:textId="2A9843F0" w:rsidR="00B30583" w:rsidRDefault="00B30583" w:rsidP="00B30583">
      <w:pPr>
        <w:spacing w:line="480" w:lineRule="auto"/>
      </w:pPr>
    </w:p>
    <w:p w14:paraId="2EE761E2" w14:textId="4C6970DA" w:rsidR="00B30583" w:rsidRDefault="00B30583" w:rsidP="00B30583">
      <w:pPr>
        <w:spacing w:line="480" w:lineRule="auto"/>
      </w:pPr>
      <w:r w:rsidRPr="008D4640">
        <w:rPr>
          <w:b/>
          <w:bCs/>
        </w:rPr>
        <w:t xml:space="preserve">Fig. </w:t>
      </w:r>
      <w:r>
        <w:rPr>
          <w:b/>
          <w:bCs/>
        </w:rPr>
        <w:t>9</w:t>
      </w:r>
      <w:r w:rsidRPr="006F2DEB">
        <w:t xml:space="preserve"> </w:t>
      </w:r>
      <w:r>
        <w:t>Shows</w:t>
      </w:r>
      <w:r w:rsidRPr="00B562AF">
        <w:t xml:space="preserve"> two different images </w:t>
      </w:r>
      <w:r>
        <w:t>containing</w:t>
      </w:r>
      <w:r w:rsidRPr="00B562AF">
        <w:t xml:space="preserve"> false-negative </w:t>
      </w:r>
      <w:r>
        <w:t>(CAC=0)</w:t>
      </w:r>
      <w:r w:rsidRPr="00B562AF">
        <w:t xml:space="preserve"> scores</w:t>
      </w:r>
      <w:r>
        <w:t>.</w:t>
      </w:r>
      <w:r w:rsidRPr="00B562AF">
        <w:t xml:space="preserve"> Fig. </w:t>
      </w:r>
      <w:r>
        <w:t>9</w:t>
      </w:r>
      <w:r w:rsidRPr="00B562AF">
        <w:t xml:space="preserve">A </w:t>
      </w:r>
      <w:r>
        <w:t xml:space="preserve">(blue arrow) </w:t>
      </w:r>
      <w:r w:rsidRPr="00B562AF">
        <w:t>show</w:t>
      </w:r>
      <w:r>
        <w:t>s</w:t>
      </w:r>
      <w:r w:rsidRPr="00B562AF">
        <w:t xml:space="preserve"> an insert that produced a</w:t>
      </w:r>
      <w:r>
        <w:t xml:space="preserve"> false-negative</w:t>
      </w:r>
      <w:r w:rsidRPr="00B562AF">
        <w:t xml:space="preserve"> </w:t>
      </w:r>
      <w:r>
        <w:t>(CAC=0)</w:t>
      </w:r>
      <w:r w:rsidRPr="00B562AF">
        <w:t xml:space="preserve"> score for both </w:t>
      </w:r>
      <w:proofErr w:type="spellStart"/>
      <w:r w:rsidRPr="00B562AF">
        <w:t>Agatston</w:t>
      </w:r>
      <w:proofErr w:type="spellEnd"/>
      <w:r w:rsidRPr="00B562AF">
        <w:t xml:space="preserve"> scoring and </w:t>
      </w:r>
      <w:r w:rsidRPr="00B562AF">
        <w:lastRenderedPageBreak/>
        <w:t xml:space="preserve">integrated calcium mass. Fig. </w:t>
      </w:r>
      <w:r>
        <w:t xml:space="preserve">9B (red arrow) </w:t>
      </w:r>
      <w:r w:rsidRPr="00B562AF">
        <w:t>show</w:t>
      </w:r>
      <w:r>
        <w:t>s</w:t>
      </w:r>
      <w:r w:rsidRPr="00B562AF">
        <w:t xml:space="preserve"> a calcium insert that produced a</w:t>
      </w:r>
      <w:r>
        <w:t xml:space="preserve"> false-negative</w:t>
      </w:r>
      <w:r w:rsidRPr="00B562AF">
        <w:t xml:space="preserve"> </w:t>
      </w:r>
      <w:r>
        <w:t>(CAC=0)</w:t>
      </w:r>
      <w:r w:rsidRPr="00B562AF">
        <w:t xml:space="preserve"> score for only </w:t>
      </w:r>
      <w:proofErr w:type="spellStart"/>
      <w:r w:rsidRPr="00B562AF">
        <w:t>Agatston</w:t>
      </w:r>
      <w:proofErr w:type="spellEnd"/>
      <w:r w:rsidRPr="00B562AF">
        <w:t xml:space="preserve"> scoring.</w:t>
      </w:r>
      <w:r>
        <w:t xml:space="preserve"> Window: 400, Level: 40.</w:t>
      </w:r>
    </w:p>
    <w:p w14:paraId="041B472C" w14:textId="229FEF7C" w:rsidR="00B30583" w:rsidRDefault="00B30583" w:rsidP="00B30583">
      <w:pPr>
        <w:spacing w:line="480" w:lineRule="auto"/>
      </w:pPr>
    </w:p>
    <w:p w14:paraId="5FA5B2EF" w14:textId="77777777" w:rsidR="00B30583" w:rsidRDefault="00B30583" w:rsidP="00B30583">
      <w:pPr>
        <w:spacing w:line="480" w:lineRule="auto"/>
      </w:pPr>
      <w:r w:rsidRPr="008D48AC">
        <w:rPr>
          <w:b/>
          <w:bCs/>
        </w:rPr>
        <w:t xml:space="preserve">Fig. </w:t>
      </w:r>
      <w:r>
        <w:rPr>
          <w:b/>
          <w:bCs/>
        </w:rPr>
        <w:t>10</w:t>
      </w:r>
      <w:r>
        <w:t xml:space="preserve"> Shows accuracy measurements of different slice thicknesses for the integrated calcium mass technique (A and B) and the </w:t>
      </w:r>
      <w:proofErr w:type="spellStart"/>
      <w:r>
        <w:t>Agatston</w:t>
      </w:r>
      <w:proofErr w:type="spellEnd"/>
      <w:r>
        <w:t xml:space="preserve"> scoring technique (C and D). A slice thickness of 1 mm (A and C) and 2 mm (B and D) was used. </w:t>
      </w:r>
      <w:r w:rsidRPr="00900F66">
        <w:rPr>
          <w:rFonts w:eastAsiaTheme="majorEastAsia"/>
        </w:rPr>
        <w:t>R</w:t>
      </w:r>
      <w:r>
        <w:rPr>
          <w:rFonts w:eastAsiaTheme="majorEastAsia"/>
        </w:rPr>
        <w:t>-</w:t>
      </w:r>
      <w:r w:rsidRPr="00900F66">
        <w:rPr>
          <w:rFonts w:eastAsiaTheme="majorEastAsia"/>
        </w:rPr>
        <w:t>correlation, root mean squared error, and root mean squared deviation values</w:t>
      </w:r>
      <w:r>
        <w:t xml:space="preserve"> are shown within each graph.</w:t>
      </w:r>
    </w:p>
    <w:p w14:paraId="6CB31DD8" w14:textId="09E6F8C2" w:rsidR="00B30583" w:rsidRDefault="00B30583" w:rsidP="00B30583">
      <w:pPr>
        <w:spacing w:line="480" w:lineRule="auto"/>
      </w:pPr>
    </w:p>
    <w:p w14:paraId="14AC2099" w14:textId="77777777" w:rsidR="00B30583" w:rsidRDefault="00B30583" w:rsidP="00B30583">
      <w:pPr>
        <w:spacing w:line="480" w:lineRule="auto"/>
      </w:pPr>
      <w:r w:rsidRPr="008D48AC">
        <w:rPr>
          <w:b/>
          <w:bCs/>
        </w:rPr>
        <w:t xml:space="preserve">Fig. </w:t>
      </w:r>
      <w:r>
        <w:rPr>
          <w:b/>
          <w:bCs/>
        </w:rPr>
        <w:t>11</w:t>
      </w:r>
      <w:r>
        <w:t xml:space="preserve"> Shows accuracy measurements of different tube voltages for the integrated calcium mass technique (A and B) and the </w:t>
      </w:r>
      <w:proofErr w:type="spellStart"/>
      <w:r>
        <w:t>Agatston</w:t>
      </w:r>
      <w:proofErr w:type="spellEnd"/>
      <w:r>
        <w:t xml:space="preserve"> scoring technique (C and D). A tube voltage of 100 kV (A and C) and 80 kV (B and D) was used. </w:t>
      </w:r>
      <w:r w:rsidRPr="00900F66">
        <w:rPr>
          <w:rFonts w:eastAsiaTheme="majorEastAsia"/>
        </w:rPr>
        <w:t>R</w:t>
      </w:r>
      <w:r>
        <w:rPr>
          <w:rFonts w:eastAsiaTheme="majorEastAsia"/>
        </w:rPr>
        <w:t>-</w:t>
      </w:r>
      <w:r w:rsidRPr="00900F66">
        <w:rPr>
          <w:rFonts w:eastAsiaTheme="majorEastAsia"/>
        </w:rPr>
        <w:t>correlation, root mean squared error, and root mean squared deviation values</w:t>
      </w:r>
      <w:r>
        <w:t xml:space="preserve"> are shown within each graph.</w:t>
      </w:r>
    </w:p>
    <w:p w14:paraId="7CE1F0D5" w14:textId="77777777" w:rsidR="00B30583" w:rsidRDefault="00B30583" w:rsidP="00B30583">
      <w:pPr>
        <w:spacing w:line="480" w:lineRule="auto"/>
      </w:pPr>
    </w:p>
    <w:p w14:paraId="2E731CDD" w14:textId="77777777" w:rsidR="00B30583" w:rsidRDefault="00B30583" w:rsidP="00B30583">
      <w:pPr>
        <w:spacing w:line="480" w:lineRule="auto"/>
      </w:pPr>
    </w:p>
    <w:p w14:paraId="01553EAD" w14:textId="77777777" w:rsidR="00B30583" w:rsidRDefault="00B30583" w:rsidP="00B30583">
      <w:pPr>
        <w:spacing w:line="480" w:lineRule="auto"/>
      </w:pPr>
    </w:p>
    <w:p w14:paraId="0AF30896" w14:textId="33FE87D5" w:rsidR="00DD1418" w:rsidRDefault="00DD1418" w:rsidP="00A42B9F">
      <w:pPr>
        <w:spacing w:line="480" w:lineRule="auto"/>
        <w:rPr>
          <w:rFonts w:asciiTheme="majorHAnsi" w:eastAsiaTheme="majorEastAsia" w:hAnsiTheme="majorHAnsi" w:cstheme="majorBidi"/>
          <w:color w:val="2F5496" w:themeColor="accent1" w:themeShade="BF"/>
          <w:sz w:val="32"/>
          <w:szCs w:val="32"/>
        </w:rPr>
      </w:pPr>
      <w:r>
        <w:br w:type="page"/>
      </w:r>
    </w:p>
    <w:p w14:paraId="2880FAE4" w14:textId="09FE6046" w:rsidR="005A20E6" w:rsidRDefault="00DD1418" w:rsidP="00773208">
      <w:pPr>
        <w:pStyle w:val="Heading1"/>
      </w:pPr>
      <w:r w:rsidRPr="00773208">
        <w:lastRenderedPageBreak/>
        <w:t>References</w:t>
      </w:r>
    </w:p>
    <w:p w14:paraId="458D4620" w14:textId="50893189" w:rsidR="00773208" w:rsidRPr="00773208" w:rsidRDefault="008C2B16" w:rsidP="00773208">
      <w:r>
        <w:rPr>
          <w:rFonts w:ascii="Calibri" w:cs="Calibri"/>
        </w:rPr>
        <w:t xml:space="preserve"> </w:t>
      </w:r>
    </w:p>
    <w:p w14:paraId="670BEC28" w14:textId="77777777" w:rsidR="006C1971" w:rsidRPr="006C1971" w:rsidRDefault="00CE1682" w:rsidP="006C1971">
      <w:pPr>
        <w:pStyle w:val="Bibliography"/>
        <w:rPr>
          <w:rFonts w:ascii="Calibri" w:cs="Calibri"/>
        </w:rPr>
      </w:pPr>
      <w:r>
        <w:fldChar w:fldCharType="begin"/>
      </w:r>
      <w:r w:rsidR="006C1971">
        <w:instrText xml:space="preserve"> ADDIN ZOTERO_BIBL {"uncited":[],"omitted":[],"custom":[]} CSL_BIBLIOGRAPHY </w:instrText>
      </w:r>
      <w:r>
        <w:fldChar w:fldCharType="separate"/>
      </w:r>
      <w:r w:rsidR="006C1971" w:rsidRPr="006C1971">
        <w:rPr>
          <w:rFonts w:ascii="Calibri" w:cs="Calibri"/>
        </w:rPr>
        <w:t>[1]</w:t>
      </w:r>
      <w:r w:rsidR="006C1971" w:rsidRPr="006C1971">
        <w:rPr>
          <w:rFonts w:ascii="Calibri" w:cs="Calibri"/>
        </w:rPr>
        <w:tab/>
        <w:t xml:space="preserve">P. Greenland, M. J. Blaha, M. J. Budoff, R. Erbel, and K. E. Watson, “Coronary Calcium Score and Cardiovascular Risk,” </w:t>
      </w:r>
      <w:r w:rsidR="006C1971" w:rsidRPr="006C1971">
        <w:rPr>
          <w:rFonts w:ascii="Calibri" w:cs="Calibri"/>
          <w:i/>
          <w:iCs/>
        </w:rPr>
        <w:t>J. Am. Coll. Cardiol.</w:t>
      </w:r>
      <w:r w:rsidR="006C1971" w:rsidRPr="006C1971">
        <w:rPr>
          <w:rFonts w:ascii="Calibri" w:cs="Calibri"/>
        </w:rPr>
        <w:t>, vol. 72, no. 4, pp. 434–447, Jul. 2018, doi: 10.1016/j.jacc.2018.05.027.</w:t>
      </w:r>
    </w:p>
    <w:p w14:paraId="4F6FAA79" w14:textId="77777777" w:rsidR="006C1971" w:rsidRPr="006C1971" w:rsidRDefault="006C1971" w:rsidP="006C1971">
      <w:pPr>
        <w:pStyle w:val="Bibliography"/>
        <w:rPr>
          <w:rFonts w:ascii="Calibri" w:cs="Calibri"/>
        </w:rPr>
      </w:pPr>
      <w:r w:rsidRPr="006C1971">
        <w:rPr>
          <w:rFonts w:ascii="Calibri" w:cs="Calibri"/>
        </w:rPr>
        <w:t>[2]</w:t>
      </w:r>
      <w:r w:rsidRPr="006C1971">
        <w:rPr>
          <w:rFonts w:ascii="Calibri" w:cs="Calibri"/>
        </w:rPr>
        <w:tab/>
        <w:t>“Predictive Value of Coronary Artery Calcium Score Categories for Coronary Events Versus Strokes: Impact of Sex and Race | Circulation: Cardiovascular Imaging.” https://www.ahajournals.org/doi/10.1161/CIRCIMAGING.119.010153 (accessed Jun. 03, 2022).</w:t>
      </w:r>
    </w:p>
    <w:p w14:paraId="09EBCC09" w14:textId="77777777" w:rsidR="006C1971" w:rsidRPr="006C1971" w:rsidRDefault="006C1971" w:rsidP="006C1971">
      <w:pPr>
        <w:pStyle w:val="Bibliography"/>
        <w:rPr>
          <w:rFonts w:ascii="Calibri" w:cs="Calibri"/>
        </w:rPr>
      </w:pPr>
      <w:r w:rsidRPr="006C1971">
        <w:rPr>
          <w:rFonts w:ascii="Calibri" w:cs="Calibri"/>
        </w:rPr>
        <w:t>[3]</w:t>
      </w:r>
      <w:r w:rsidRPr="006C1971">
        <w:rPr>
          <w:rFonts w:ascii="Calibri" w:cs="Calibri"/>
        </w:rPr>
        <w:tab/>
        <w:t xml:space="preserve">D. Lloyd-Jones </w:t>
      </w:r>
      <w:r w:rsidRPr="006C1971">
        <w:rPr>
          <w:rFonts w:ascii="Calibri" w:cs="Calibri"/>
          <w:i/>
          <w:iCs/>
        </w:rPr>
        <w:t>et al.</w:t>
      </w:r>
      <w:r w:rsidRPr="006C1971">
        <w:rPr>
          <w:rFonts w:ascii="Calibri" w:cs="Calibri"/>
        </w:rPr>
        <w:t xml:space="preserve">, “Executive summary: heart disease and stroke statistics--2010 update: a report from the American Heart Association,” </w:t>
      </w:r>
      <w:r w:rsidRPr="006C1971">
        <w:rPr>
          <w:rFonts w:ascii="Calibri" w:cs="Calibri"/>
          <w:i/>
          <w:iCs/>
        </w:rPr>
        <w:t>Circulation</w:t>
      </w:r>
      <w:r w:rsidRPr="006C1971">
        <w:rPr>
          <w:rFonts w:ascii="Calibri" w:cs="Calibri"/>
        </w:rPr>
        <w:t>, vol. 121, no. 7, pp. 948–954, Feb. 2010, doi: 10.1161/CIRCULATIONAHA.109.192666.</w:t>
      </w:r>
    </w:p>
    <w:p w14:paraId="35FF3436" w14:textId="77777777" w:rsidR="006C1971" w:rsidRPr="006C1971" w:rsidRDefault="006C1971" w:rsidP="006C1971">
      <w:pPr>
        <w:pStyle w:val="Bibliography"/>
        <w:rPr>
          <w:rFonts w:ascii="Calibri" w:cs="Calibri"/>
        </w:rPr>
      </w:pPr>
      <w:r w:rsidRPr="006C1971">
        <w:rPr>
          <w:rFonts w:ascii="Calibri" w:cs="Calibri"/>
        </w:rPr>
        <w:t>[4]</w:t>
      </w:r>
      <w:r w:rsidRPr="006C1971">
        <w:rPr>
          <w:rFonts w:ascii="Calibri" w:cs="Calibri"/>
        </w:rPr>
        <w:tab/>
        <w:t xml:space="preserve">A. S. Agatston, W. R. Janowitz, F. J. Hildner, N. R. Zusmer, M. Viamonte, and R. Detrano, “Quantification of coronary artery calcium using ultrafast computed tomography,” </w:t>
      </w:r>
      <w:r w:rsidRPr="006C1971">
        <w:rPr>
          <w:rFonts w:ascii="Calibri" w:cs="Calibri"/>
          <w:i/>
          <w:iCs/>
        </w:rPr>
        <w:t>J. Am. Coll. Cardiol.</w:t>
      </w:r>
      <w:r w:rsidRPr="006C1971">
        <w:rPr>
          <w:rFonts w:ascii="Calibri" w:cs="Calibri"/>
        </w:rPr>
        <w:t>, vol. 15, no. 4, pp. 827–832, Mar. 1990, doi: 10.1016/0735-1097(90)90282-T.</w:t>
      </w:r>
    </w:p>
    <w:p w14:paraId="1A82C546" w14:textId="77777777" w:rsidR="006C1971" w:rsidRPr="006C1971" w:rsidRDefault="006C1971" w:rsidP="006C1971">
      <w:pPr>
        <w:pStyle w:val="Bibliography"/>
        <w:rPr>
          <w:rFonts w:ascii="Calibri" w:cs="Calibri"/>
        </w:rPr>
      </w:pPr>
      <w:r w:rsidRPr="006C1971">
        <w:rPr>
          <w:rFonts w:ascii="Calibri" w:cs="Calibri"/>
        </w:rPr>
        <w:t>[5]</w:t>
      </w:r>
      <w:r w:rsidRPr="006C1971">
        <w:rPr>
          <w:rFonts w:ascii="Calibri" w:cs="Calibri"/>
        </w:rPr>
        <w:tab/>
        <w:t xml:space="preserve">M. S. Lo‐Kioeng‐Shioe </w:t>
      </w:r>
      <w:r w:rsidRPr="006C1971">
        <w:rPr>
          <w:rFonts w:ascii="Calibri" w:cs="Calibri"/>
          <w:i/>
          <w:iCs/>
        </w:rPr>
        <w:t>et al.</w:t>
      </w:r>
      <w:r w:rsidRPr="006C1971">
        <w:rPr>
          <w:rFonts w:ascii="Calibri" w:cs="Calibri"/>
        </w:rPr>
        <w:t xml:space="preserve">, “Coronary Calcium Characteristics as Predictors of Major Adverse Cardiac Events in Symptomatic Patients: Insights From the CORE320 Multinational Study,” </w:t>
      </w:r>
      <w:r w:rsidRPr="006C1971">
        <w:rPr>
          <w:rFonts w:ascii="Calibri" w:cs="Calibri"/>
          <w:i/>
          <w:iCs/>
        </w:rPr>
        <w:t>J. Am. Heart Assoc.</w:t>
      </w:r>
      <w:r w:rsidRPr="006C1971">
        <w:rPr>
          <w:rFonts w:ascii="Calibri" w:cs="Calibri"/>
        </w:rPr>
        <w:t>, vol. 8, no. 6, p. e007201, Mar. 2019, doi: 10.1161/JAHA.117.007201.</w:t>
      </w:r>
    </w:p>
    <w:p w14:paraId="25D6D71D" w14:textId="77777777" w:rsidR="006C1971" w:rsidRPr="006C1971" w:rsidRDefault="006C1971" w:rsidP="006C1971">
      <w:pPr>
        <w:pStyle w:val="Bibliography"/>
        <w:rPr>
          <w:rFonts w:ascii="Calibri" w:cs="Calibri"/>
        </w:rPr>
      </w:pPr>
      <w:r w:rsidRPr="006C1971">
        <w:rPr>
          <w:rFonts w:ascii="Calibri" w:cs="Calibri"/>
        </w:rPr>
        <w:t>[6]</w:t>
      </w:r>
      <w:r w:rsidRPr="006C1971">
        <w:rPr>
          <w:rFonts w:ascii="Calibri" w:cs="Calibri"/>
        </w:rPr>
        <w:tab/>
        <w:t xml:space="preserve">D. E. Bild </w:t>
      </w:r>
      <w:r w:rsidRPr="006C1971">
        <w:rPr>
          <w:rFonts w:ascii="Calibri" w:cs="Calibri"/>
          <w:i/>
          <w:iCs/>
        </w:rPr>
        <w:t>et al.</w:t>
      </w:r>
      <w:r w:rsidRPr="006C1971">
        <w:rPr>
          <w:rFonts w:ascii="Calibri" w:cs="Calibri"/>
        </w:rPr>
        <w:t xml:space="preserve">, “Multi-Ethnic Study of Atherosclerosis: Objectives and Design,” </w:t>
      </w:r>
      <w:r w:rsidRPr="006C1971">
        <w:rPr>
          <w:rFonts w:ascii="Calibri" w:cs="Calibri"/>
          <w:i/>
          <w:iCs/>
        </w:rPr>
        <w:t>Am. J. Epidemiol.</w:t>
      </w:r>
      <w:r w:rsidRPr="006C1971">
        <w:rPr>
          <w:rFonts w:ascii="Calibri" w:cs="Calibri"/>
        </w:rPr>
        <w:t>, vol. 156, no. 9, pp. 871–881, Nov. 2002, doi: 10.1093/aje/kwf113.</w:t>
      </w:r>
    </w:p>
    <w:p w14:paraId="3E072E5B" w14:textId="77777777" w:rsidR="006C1971" w:rsidRPr="006C1971" w:rsidRDefault="006C1971" w:rsidP="006C1971">
      <w:pPr>
        <w:pStyle w:val="Bibliography"/>
        <w:rPr>
          <w:rFonts w:ascii="Calibri" w:cs="Calibri"/>
        </w:rPr>
      </w:pPr>
      <w:r w:rsidRPr="006C1971">
        <w:rPr>
          <w:rFonts w:ascii="Calibri" w:cs="Calibri"/>
        </w:rPr>
        <w:t>[7]</w:t>
      </w:r>
      <w:r w:rsidRPr="006C1971">
        <w:rPr>
          <w:rFonts w:ascii="Calibri" w:cs="Calibri"/>
        </w:rPr>
        <w:tab/>
        <w:t xml:space="preserve">M. B. Mortensen </w:t>
      </w:r>
      <w:r w:rsidRPr="006C1971">
        <w:rPr>
          <w:rFonts w:ascii="Calibri" w:cs="Calibri"/>
          <w:i/>
          <w:iCs/>
        </w:rPr>
        <w:t>et al.</w:t>
      </w:r>
      <w:r w:rsidRPr="006C1971">
        <w:rPr>
          <w:rFonts w:ascii="Calibri" w:cs="Calibri"/>
        </w:rPr>
        <w:t xml:space="preserve">, “Association of Age With the Diagnostic Value of Coronary Artery Calcium Score for Ruling Out Coronary Stenosis in Symptomatic Patients,” </w:t>
      </w:r>
      <w:r w:rsidRPr="006C1971">
        <w:rPr>
          <w:rFonts w:ascii="Calibri" w:cs="Calibri"/>
          <w:i/>
          <w:iCs/>
        </w:rPr>
        <w:t>JAMA Cardiol.</w:t>
      </w:r>
      <w:r w:rsidRPr="006C1971">
        <w:rPr>
          <w:rFonts w:ascii="Calibri" w:cs="Calibri"/>
        </w:rPr>
        <w:t>, vol. 7, no. 1, pp. 36–44, Jan. 2022, doi: 10.1001/jamacardio.2021.4406.</w:t>
      </w:r>
    </w:p>
    <w:p w14:paraId="348A2317" w14:textId="77777777" w:rsidR="006C1971" w:rsidRPr="006C1971" w:rsidRDefault="006C1971" w:rsidP="006C1971">
      <w:pPr>
        <w:pStyle w:val="Bibliography"/>
        <w:rPr>
          <w:rFonts w:ascii="Calibri" w:cs="Calibri"/>
        </w:rPr>
      </w:pPr>
      <w:r w:rsidRPr="006C1971">
        <w:rPr>
          <w:rFonts w:ascii="Calibri" w:cs="Calibri"/>
        </w:rPr>
        <w:t>[8]</w:t>
      </w:r>
      <w:r w:rsidRPr="006C1971">
        <w:rPr>
          <w:rFonts w:ascii="Calibri" w:cs="Calibri"/>
        </w:rPr>
        <w:tab/>
        <w:t xml:space="preserve">S. Shea </w:t>
      </w:r>
      <w:r w:rsidRPr="006C1971">
        <w:rPr>
          <w:rFonts w:ascii="Calibri" w:cs="Calibri"/>
          <w:i/>
          <w:iCs/>
        </w:rPr>
        <w:t>et al.</w:t>
      </w:r>
      <w:r w:rsidRPr="006C1971">
        <w:rPr>
          <w:rFonts w:ascii="Calibri" w:cs="Calibri"/>
        </w:rPr>
        <w:t xml:space="preserve">, “Spatially Weighted Coronary Artery Calcium Score and Coronary Heart Disease Events in the Multi-Ethnic Study of Atherosclerosis,” </w:t>
      </w:r>
      <w:r w:rsidRPr="006C1971">
        <w:rPr>
          <w:rFonts w:ascii="Calibri" w:cs="Calibri"/>
          <w:i/>
          <w:iCs/>
        </w:rPr>
        <w:t>Circ. Cardiovasc. Imaging</w:t>
      </w:r>
      <w:r w:rsidRPr="006C1971">
        <w:rPr>
          <w:rFonts w:ascii="Calibri" w:cs="Calibri"/>
        </w:rPr>
        <w:t>, vol. 14, no. 1, p. e011981, Jan. 2021, doi: 10.1161/CIRCIMAGING.120.011981.</w:t>
      </w:r>
    </w:p>
    <w:p w14:paraId="3270EE84" w14:textId="77777777" w:rsidR="006C1971" w:rsidRPr="006C1971" w:rsidRDefault="006C1971" w:rsidP="006C1971">
      <w:pPr>
        <w:pStyle w:val="Bibliography"/>
        <w:rPr>
          <w:rFonts w:ascii="Calibri" w:cs="Calibri"/>
        </w:rPr>
      </w:pPr>
      <w:r w:rsidRPr="006C1971">
        <w:rPr>
          <w:rFonts w:ascii="Calibri" w:cs="Calibri"/>
        </w:rPr>
        <w:t>[9]</w:t>
      </w:r>
      <w:r w:rsidRPr="006C1971">
        <w:rPr>
          <w:rFonts w:ascii="Calibri" w:cs="Calibri"/>
        </w:rPr>
        <w:tab/>
        <w:t xml:space="preserve">C. J. Liang, M. J. Budoff, J. D. Kaufman, R. A. Kronmal, and E. R. Brown, “An alternative method for quantifying coronary artery calcification: the multi-ethnic study of atherosclerosis (MESA),” </w:t>
      </w:r>
      <w:r w:rsidRPr="006C1971">
        <w:rPr>
          <w:rFonts w:ascii="Calibri" w:cs="Calibri"/>
          <w:i/>
          <w:iCs/>
        </w:rPr>
        <w:t>BMC Med. Imaging</w:t>
      </w:r>
      <w:r w:rsidRPr="006C1971">
        <w:rPr>
          <w:rFonts w:ascii="Calibri" w:cs="Calibri"/>
        </w:rPr>
        <w:t>, vol. 12, p. 14, Jul. 2012, doi: 10.1186/1471-2342-12-14.</w:t>
      </w:r>
    </w:p>
    <w:p w14:paraId="317B0A88" w14:textId="77777777" w:rsidR="006C1971" w:rsidRPr="006C1971" w:rsidRDefault="006C1971" w:rsidP="006C1971">
      <w:pPr>
        <w:pStyle w:val="Bibliography"/>
        <w:rPr>
          <w:rFonts w:ascii="Calibri" w:cs="Calibri"/>
        </w:rPr>
      </w:pPr>
      <w:r w:rsidRPr="006C1971">
        <w:rPr>
          <w:rFonts w:ascii="Calibri" w:cs="Calibri"/>
        </w:rPr>
        <w:t>[10]</w:t>
      </w:r>
      <w:r w:rsidRPr="006C1971">
        <w:rPr>
          <w:rFonts w:ascii="Calibri" w:cs="Calibri"/>
        </w:rPr>
        <w:tab/>
        <w:t xml:space="preserve">M. J. Willemink </w:t>
      </w:r>
      <w:r w:rsidRPr="006C1971">
        <w:rPr>
          <w:rFonts w:ascii="Calibri" w:cs="Calibri"/>
          <w:i/>
          <w:iCs/>
        </w:rPr>
        <w:t>et al.</w:t>
      </w:r>
      <w:r w:rsidRPr="006C1971">
        <w:rPr>
          <w:rFonts w:ascii="Calibri" w:cs="Calibri"/>
        </w:rPr>
        <w:t xml:space="preserve">, “Coronary Artery Calcification Scoring with State-of-the-Art CT Scanners from Different Vendors Has Substantial Effect on Risk Classification,” </w:t>
      </w:r>
      <w:r w:rsidRPr="006C1971">
        <w:rPr>
          <w:rFonts w:ascii="Calibri" w:cs="Calibri"/>
          <w:i/>
          <w:iCs/>
        </w:rPr>
        <w:t>Radiology</w:t>
      </w:r>
      <w:r w:rsidRPr="006C1971">
        <w:rPr>
          <w:rFonts w:ascii="Calibri" w:cs="Calibri"/>
        </w:rPr>
        <w:t>, vol. 273, no. 3, pp. 695–702, Dec. 2014, doi: 10.1148/radiol.14140066.</w:t>
      </w:r>
    </w:p>
    <w:p w14:paraId="584FCF4F" w14:textId="77777777" w:rsidR="006C1971" w:rsidRPr="006C1971" w:rsidRDefault="006C1971" w:rsidP="006C1971">
      <w:pPr>
        <w:pStyle w:val="Bibliography"/>
        <w:rPr>
          <w:rFonts w:ascii="Calibri" w:cs="Calibri"/>
        </w:rPr>
      </w:pPr>
      <w:r w:rsidRPr="006C1971">
        <w:rPr>
          <w:rFonts w:ascii="Calibri" w:cs="Calibri"/>
        </w:rPr>
        <w:t>[11]</w:t>
      </w:r>
      <w:r w:rsidRPr="006C1971">
        <w:rPr>
          <w:rFonts w:ascii="Calibri" w:cs="Calibri"/>
        </w:rPr>
        <w:tab/>
        <w:t xml:space="preserve">M. J. Blaha, M. B. Mortensen, S. Kianoush, R. Tota-Maharaj, and M. Cainzos-Achirica, “Coronary Artery Calcium Scoring: Is It Time for a Change in Methodology?,” </w:t>
      </w:r>
      <w:r w:rsidRPr="006C1971">
        <w:rPr>
          <w:rFonts w:ascii="Calibri" w:cs="Calibri"/>
          <w:i/>
          <w:iCs/>
        </w:rPr>
        <w:t>JACC Cardiovasc. Imaging</w:t>
      </w:r>
      <w:r w:rsidRPr="006C1971">
        <w:rPr>
          <w:rFonts w:ascii="Calibri" w:cs="Calibri"/>
        </w:rPr>
        <w:t>, vol. 10, no. 8, pp. 923–937, Aug. 2017, doi: 10.1016/j.jcmg.2017.05.007.</w:t>
      </w:r>
    </w:p>
    <w:p w14:paraId="08D0E39E" w14:textId="77777777" w:rsidR="006C1971" w:rsidRPr="006C1971" w:rsidRDefault="006C1971" w:rsidP="006C1971">
      <w:pPr>
        <w:pStyle w:val="Bibliography"/>
        <w:rPr>
          <w:rFonts w:ascii="Calibri" w:cs="Calibri"/>
        </w:rPr>
      </w:pPr>
      <w:r w:rsidRPr="006C1971">
        <w:rPr>
          <w:rFonts w:ascii="Calibri" w:cs="Calibri"/>
        </w:rPr>
        <w:t>[12]</w:t>
      </w:r>
      <w:r w:rsidRPr="006C1971">
        <w:rPr>
          <w:rFonts w:ascii="Calibri" w:cs="Calibri"/>
        </w:rPr>
        <w:tab/>
        <w:t>“Coronary calcium scores are systematically underestimated at a large chest size: A multivendor phantom study - ClinicalKey.” https://www.clinicalkey.com/#!/content/playContent/1-s2.0-S1934592515001070?returnurl=null&amp;referrer=null (accessed Nov. 11, 2022).</w:t>
      </w:r>
    </w:p>
    <w:p w14:paraId="50B8D6AD" w14:textId="77777777" w:rsidR="006C1971" w:rsidRPr="006C1971" w:rsidRDefault="006C1971" w:rsidP="006C1971">
      <w:pPr>
        <w:pStyle w:val="Bibliography"/>
        <w:rPr>
          <w:rFonts w:ascii="Calibri" w:cs="Calibri"/>
        </w:rPr>
      </w:pPr>
      <w:r w:rsidRPr="006C1971">
        <w:rPr>
          <w:rFonts w:ascii="Calibri" w:cs="Calibri"/>
        </w:rPr>
        <w:lastRenderedPageBreak/>
        <w:t>[13]</w:t>
      </w:r>
      <w:r w:rsidRPr="006C1971">
        <w:rPr>
          <w:rFonts w:ascii="Calibri" w:cs="Calibri"/>
        </w:rPr>
        <w:tab/>
        <w:t xml:space="preserve">Y. Urabe </w:t>
      </w:r>
      <w:r w:rsidRPr="006C1971">
        <w:rPr>
          <w:rFonts w:ascii="Calibri" w:cs="Calibri"/>
          <w:i/>
          <w:iCs/>
        </w:rPr>
        <w:t>et al.</w:t>
      </w:r>
      <w:r w:rsidRPr="006C1971">
        <w:rPr>
          <w:rFonts w:ascii="Calibri" w:cs="Calibri"/>
        </w:rPr>
        <w:t xml:space="preserve">, “Identifying Small Coronary Calcification in Non-Contrast 0.5-mm Slice Reconstruction to Diagnose Coronary Artery Disease in Patients with a Conventional Zero Coronary Artery Calcium Score,” </w:t>
      </w:r>
      <w:r w:rsidRPr="006C1971">
        <w:rPr>
          <w:rFonts w:ascii="Calibri" w:cs="Calibri"/>
          <w:i/>
          <w:iCs/>
        </w:rPr>
        <w:t>J. Atheroscler. Thromb.</w:t>
      </w:r>
      <w:r w:rsidRPr="006C1971">
        <w:rPr>
          <w:rFonts w:ascii="Calibri" w:cs="Calibri"/>
        </w:rPr>
        <w:t>, vol. 23, no. 12, pp. 1324–1333, Dec. 2016, doi: 10.5551/jat.35808.</w:t>
      </w:r>
    </w:p>
    <w:p w14:paraId="5E10801D" w14:textId="77777777" w:rsidR="006C1971" w:rsidRPr="006C1971" w:rsidRDefault="006C1971" w:rsidP="006C1971">
      <w:pPr>
        <w:pStyle w:val="Bibliography"/>
        <w:rPr>
          <w:rFonts w:ascii="Calibri" w:cs="Calibri"/>
        </w:rPr>
      </w:pPr>
      <w:r w:rsidRPr="006C1971">
        <w:rPr>
          <w:rFonts w:ascii="Calibri" w:cs="Calibri"/>
        </w:rPr>
        <w:t>[14]</w:t>
      </w:r>
      <w:r w:rsidRPr="006C1971">
        <w:rPr>
          <w:rFonts w:ascii="Calibri" w:cs="Calibri"/>
        </w:rPr>
        <w:tab/>
        <w:t xml:space="preserve">S. Molloi, T. Johnson, H. Ding, and J. Lipinski, “Accurate quantification of vessel cross-sectional area using CT angiography: a simulation study,” </w:t>
      </w:r>
      <w:r w:rsidRPr="006C1971">
        <w:rPr>
          <w:rFonts w:ascii="Calibri" w:cs="Calibri"/>
          <w:i/>
          <w:iCs/>
        </w:rPr>
        <w:t>Int. J. Cardiovasc. Imaging</w:t>
      </w:r>
      <w:r w:rsidRPr="006C1971">
        <w:rPr>
          <w:rFonts w:ascii="Calibri" w:cs="Calibri"/>
        </w:rPr>
        <w:t>, vol. 33, Mar. 2017, doi: 10.1007/s10554-016-1007-9.</w:t>
      </w:r>
    </w:p>
    <w:p w14:paraId="3A0FCD80" w14:textId="77777777" w:rsidR="006C1971" w:rsidRPr="006C1971" w:rsidRDefault="006C1971" w:rsidP="006C1971">
      <w:pPr>
        <w:pStyle w:val="Bibliography"/>
        <w:rPr>
          <w:rFonts w:ascii="Calibri" w:cs="Calibri"/>
        </w:rPr>
      </w:pPr>
      <w:r w:rsidRPr="006C1971">
        <w:rPr>
          <w:rFonts w:ascii="Calibri" w:cs="Calibri"/>
        </w:rPr>
        <w:t>[15]</w:t>
      </w:r>
      <w:r w:rsidRPr="006C1971">
        <w:rPr>
          <w:rFonts w:ascii="Calibri" w:cs="Calibri"/>
        </w:rPr>
        <w:tab/>
        <w:t xml:space="preserve">G. D. Praagh </w:t>
      </w:r>
      <w:r w:rsidRPr="006C1971">
        <w:rPr>
          <w:rFonts w:ascii="Calibri" w:cs="Calibri"/>
          <w:i/>
          <w:iCs/>
        </w:rPr>
        <w:t>et al.</w:t>
      </w:r>
      <w:r w:rsidRPr="006C1971">
        <w:rPr>
          <w:rFonts w:ascii="Calibri" w:cs="Calibri"/>
        </w:rPr>
        <w:t xml:space="preserve">, “Fully automated quantification method (FQM) of coronary calcium in an anthropomorphic phantom,” </w:t>
      </w:r>
      <w:r w:rsidRPr="006C1971">
        <w:rPr>
          <w:rFonts w:ascii="Calibri" w:cs="Calibri"/>
          <w:i/>
          <w:iCs/>
        </w:rPr>
        <w:t>Med. Phys.</w:t>
      </w:r>
      <w:r w:rsidRPr="006C1971">
        <w:rPr>
          <w:rFonts w:ascii="Calibri" w:cs="Calibri"/>
        </w:rPr>
        <w:t>, vol. 48, no. 7, pp. 3730–3740, Jul. 2021, doi: 10.1002/mp.14912.</w:t>
      </w:r>
    </w:p>
    <w:p w14:paraId="0B4B6FBC" w14:textId="77777777" w:rsidR="006C1971" w:rsidRPr="006C1971" w:rsidRDefault="006C1971" w:rsidP="006C1971">
      <w:pPr>
        <w:pStyle w:val="Bibliography"/>
        <w:rPr>
          <w:rFonts w:ascii="Calibri" w:cs="Calibri"/>
        </w:rPr>
      </w:pPr>
      <w:r w:rsidRPr="006C1971">
        <w:rPr>
          <w:rFonts w:ascii="Calibri" w:cs="Calibri"/>
        </w:rPr>
        <w:t>[16]</w:t>
      </w:r>
      <w:r w:rsidRPr="006C1971">
        <w:rPr>
          <w:rFonts w:ascii="Calibri" w:cs="Calibri"/>
        </w:rPr>
        <w:tab/>
        <w:t xml:space="preserve">J. Bezanson, A. Edelman, S. Karpinski, and V. B. Shah, “Julia: A Fresh Approach to Numerical Computing,” </w:t>
      </w:r>
      <w:r w:rsidRPr="006C1971">
        <w:rPr>
          <w:rFonts w:ascii="Calibri" w:cs="Calibri"/>
          <w:i/>
          <w:iCs/>
        </w:rPr>
        <w:t>SIAM Rev.</w:t>
      </w:r>
      <w:r w:rsidRPr="006C1971">
        <w:rPr>
          <w:rFonts w:ascii="Calibri" w:cs="Calibri"/>
        </w:rPr>
        <w:t>, vol. 59, no. 1, pp. 65–98, Jan. 2017, doi: 10.1137/141000671.</w:t>
      </w:r>
    </w:p>
    <w:p w14:paraId="680A36AB" w14:textId="77777777" w:rsidR="006C1971" w:rsidRPr="006C1971" w:rsidRDefault="006C1971" w:rsidP="006C1971">
      <w:pPr>
        <w:pStyle w:val="Bibliography"/>
        <w:rPr>
          <w:rFonts w:ascii="Calibri" w:cs="Calibri"/>
        </w:rPr>
      </w:pPr>
      <w:r w:rsidRPr="006C1971">
        <w:rPr>
          <w:rFonts w:ascii="Calibri" w:cs="Calibri"/>
        </w:rPr>
        <w:t>[17]</w:t>
      </w:r>
      <w:r w:rsidRPr="006C1971">
        <w:rPr>
          <w:rFonts w:ascii="Calibri" w:cs="Calibri"/>
        </w:rPr>
        <w:tab/>
        <w:t>D. Black, S. Molloi, X. Xiao, S. Shen, and S. Nie, “Accurate and Robust Quantification of Calcium Mass in Coronary Artery Calcium Using the Integrated Hounsfield Technique,” presented at the AAPM 2022, 64th Annual Meeting and Exhibition, Jul. 2022. Accessed: Aug. 08, 2022. [Online]. Available: https://w4.aapm.org/meetings/2022AM/programInfo/programAbs.php?sid=10792&amp;aid=66792</w:t>
      </w:r>
    </w:p>
    <w:p w14:paraId="6AE020E0" w14:textId="77777777" w:rsidR="006C1971" w:rsidRPr="006C1971" w:rsidRDefault="006C1971" w:rsidP="006C1971">
      <w:pPr>
        <w:pStyle w:val="Bibliography"/>
        <w:rPr>
          <w:rFonts w:ascii="Calibri" w:cs="Calibri"/>
        </w:rPr>
      </w:pPr>
      <w:r w:rsidRPr="006C1971">
        <w:rPr>
          <w:rFonts w:ascii="Calibri" w:cs="Calibri"/>
        </w:rPr>
        <w:t>[18]</w:t>
      </w:r>
      <w:r w:rsidRPr="006C1971">
        <w:rPr>
          <w:rFonts w:ascii="Calibri" w:cs="Calibri"/>
        </w:rPr>
        <w:tab/>
        <w:t xml:space="preserve">D. Black, X. Xiao, Y. Shen, S. Nie, and S. Molloi, “498 Quantification Of Calcium Mass For Cases With Near Zero Coronary Artery Calcium Score,” </w:t>
      </w:r>
      <w:r w:rsidRPr="006C1971">
        <w:rPr>
          <w:rFonts w:ascii="Calibri" w:cs="Calibri"/>
          <w:i/>
          <w:iCs/>
        </w:rPr>
        <w:t>J. Cardiovasc. Comput. Tomogr.</w:t>
      </w:r>
      <w:r w:rsidRPr="006C1971">
        <w:rPr>
          <w:rFonts w:ascii="Calibri" w:cs="Calibri"/>
        </w:rPr>
        <w:t>, vol. 16, no. 4, p. S47, Jul. 2022, doi: 10.1016/j.jcct.2022.06.109.</w:t>
      </w:r>
    </w:p>
    <w:p w14:paraId="335A1AA6" w14:textId="77777777" w:rsidR="006C1971" w:rsidRPr="006C1971" w:rsidRDefault="006C1971" w:rsidP="006C1971">
      <w:pPr>
        <w:pStyle w:val="Bibliography"/>
        <w:rPr>
          <w:rFonts w:ascii="Calibri" w:cs="Calibri"/>
        </w:rPr>
      </w:pPr>
      <w:r w:rsidRPr="006C1971">
        <w:rPr>
          <w:rFonts w:ascii="Calibri" w:cs="Calibri"/>
        </w:rPr>
        <w:t>[19]</w:t>
      </w:r>
      <w:r w:rsidRPr="006C1971">
        <w:rPr>
          <w:rFonts w:ascii="Calibri" w:cs="Calibri"/>
        </w:rPr>
        <w:tab/>
        <w:t>“Dale-Black/CalciumScoring.jl: Initial Release | Zenodo.” https://zenodo.org/record/6903873 (accessed Aug. 11, 2022).</w:t>
      </w:r>
    </w:p>
    <w:p w14:paraId="22BD3417" w14:textId="77777777" w:rsidR="006C1971" w:rsidRPr="006C1971" w:rsidRDefault="006C1971" w:rsidP="006C1971">
      <w:pPr>
        <w:pStyle w:val="Bibliography"/>
        <w:rPr>
          <w:rFonts w:ascii="Calibri" w:cs="Calibri"/>
        </w:rPr>
      </w:pPr>
      <w:r w:rsidRPr="006C1971">
        <w:rPr>
          <w:rFonts w:ascii="Calibri" w:cs="Calibri"/>
        </w:rPr>
        <w:t>[20]</w:t>
      </w:r>
      <w:r w:rsidRPr="006C1971">
        <w:rPr>
          <w:rFonts w:ascii="Calibri" w:cs="Calibri"/>
        </w:rPr>
        <w:tab/>
        <w:t xml:space="preserve">D. Bates </w:t>
      </w:r>
      <w:r w:rsidRPr="006C1971">
        <w:rPr>
          <w:rFonts w:ascii="Calibri" w:cs="Calibri"/>
          <w:i/>
          <w:iCs/>
        </w:rPr>
        <w:t>et al.</w:t>
      </w:r>
      <w:r w:rsidRPr="006C1971">
        <w:rPr>
          <w:rFonts w:ascii="Calibri" w:cs="Calibri"/>
        </w:rPr>
        <w:t>, “JuliaStats/GLM.jl: v1.8.0.” Zenodo, May 25, 2022. doi: 10.5281/zenodo.6580436.</w:t>
      </w:r>
    </w:p>
    <w:p w14:paraId="4F840B67" w14:textId="77777777" w:rsidR="006C1971" w:rsidRPr="006C1971" w:rsidRDefault="006C1971" w:rsidP="006C1971">
      <w:pPr>
        <w:pStyle w:val="Bibliography"/>
        <w:rPr>
          <w:rFonts w:ascii="Calibri" w:cs="Calibri"/>
        </w:rPr>
      </w:pPr>
      <w:r w:rsidRPr="006C1971">
        <w:rPr>
          <w:rFonts w:ascii="Calibri" w:cs="Calibri"/>
        </w:rPr>
        <w:t>[21]</w:t>
      </w:r>
      <w:r w:rsidRPr="006C1971">
        <w:rPr>
          <w:rFonts w:ascii="Calibri" w:cs="Calibri"/>
        </w:rPr>
        <w:tab/>
        <w:t xml:space="preserve">S. Danisch and J. Krumbiegel, “Makie.jl: Flexible high-performance data visualization for Julia,” </w:t>
      </w:r>
      <w:r w:rsidRPr="006C1971">
        <w:rPr>
          <w:rFonts w:ascii="Calibri" w:cs="Calibri"/>
          <w:i/>
          <w:iCs/>
        </w:rPr>
        <w:t>J. Open Source Softw.</w:t>
      </w:r>
      <w:r w:rsidRPr="006C1971">
        <w:rPr>
          <w:rFonts w:ascii="Calibri" w:cs="Calibri"/>
        </w:rPr>
        <w:t>, vol. 6, no. 65, p. 3349, Sep. 2021, doi: 10.21105/joss.03349.</w:t>
      </w:r>
    </w:p>
    <w:p w14:paraId="17B65F56" w14:textId="77777777" w:rsidR="006C1971" w:rsidRPr="006C1971" w:rsidRDefault="006C1971" w:rsidP="006C1971">
      <w:pPr>
        <w:pStyle w:val="Bibliography"/>
        <w:rPr>
          <w:rFonts w:ascii="Calibri" w:cs="Calibri"/>
        </w:rPr>
      </w:pPr>
      <w:r w:rsidRPr="006C1971">
        <w:rPr>
          <w:rFonts w:ascii="Calibri" w:cs="Calibri"/>
        </w:rPr>
        <w:t>[22]</w:t>
      </w:r>
      <w:r w:rsidRPr="006C1971">
        <w:rPr>
          <w:rFonts w:ascii="Calibri" w:cs="Calibri"/>
        </w:rPr>
        <w:tab/>
        <w:t xml:space="preserve">F. van der Plas </w:t>
      </w:r>
      <w:r w:rsidRPr="006C1971">
        <w:rPr>
          <w:rFonts w:ascii="Calibri" w:cs="Calibri"/>
          <w:i/>
          <w:iCs/>
        </w:rPr>
        <w:t>et al.</w:t>
      </w:r>
      <w:r w:rsidRPr="006C1971">
        <w:rPr>
          <w:rFonts w:ascii="Calibri" w:cs="Calibri"/>
        </w:rPr>
        <w:t>, “fonsp/Pluto.jl: v0.19.11.” Zenodo, Jul. 27, 2022. doi: 10.5281/zenodo.6916713.</w:t>
      </w:r>
    </w:p>
    <w:p w14:paraId="4A7435D1" w14:textId="77777777" w:rsidR="006C1971" w:rsidRPr="006C1971" w:rsidRDefault="006C1971" w:rsidP="006C1971">
      <w:pPr>
        <w:pStyle w:val="Bibliography"/>
        <w:rPr>
          <w:rFonts w:ascii="Calibri" w:cs="Calibri"/>
        </w:rPr>
      </w:pPr>
      <w:r w:rsidRPr="006C1971">
        <w:rPr>
          <w:rFonts w:ascii="Calibri" w:cs="Calibri"/>
        </w:rPr>
        <w:t>[23]</w:t>
      </w:r>
      <w:r w:rsidRPr="006C1971">
        <w:rPr>
          <w:rFonts w:ascii="Calibri" w:cs="Calibri"/>
        </w:rPr>
        <w:tab/>
        <w:t xml:space="preserve">“DataFrames.jl/index.md at main · JuliaData/DataFrames.jl,” </w:t>
      </w:r>
      <w:r w:rsidRPr="006C1971">
        <w:rPr>
          <w:rFonts w:ascii="Calibri" w:cs="Calibri"/>
          <w:i/>
          <w:iCs/>
        </w:rPr>
        <w:t>GitHub</w:t>
      </w:r>
      <w:r w:rsidRPr="006C1971">
        <w:rPr>
          <w:rFonts w:ascii="Calibri" w:cs="Calibri"/>
        </w:rPr>
        <w:t>. https://github.com/JuliaData/DataFrames.jl (accessed Jun. 01, 2022).</w:t>
      </w:r>
    </w:p>
    <w:p w14:paraId="67416904" w14:textId="77777777" w:rsidR="006C1971" w:rsidRPr="006C1971" w:rsidRDefault="006C1971" w:rsidP="006C1971">
      <w:pPr>
        <w:pStyle w:val="Bibliography"/>
        <w:rPr>
          <w:rFonts w:ascii="Calibri" w:cs="Calibri"/>
        </w:rPr>
      </w:pPr>
      <w:r w:rsidRPr="006C1971">
        <w:rPr>
          <w:rFonts w:ascii="Calibri" w:cs="Calibri"/>
        </w:rPr>
        <w:t>[24]</w:t>
      </w:r>
      <w:r w:rsidRPr="006C1971">
        <w:rPr>
          <w:rFonts w:ascii="Calibri" w:cs="Calibri"/>
        </w:rPr>
        <w:tab/>
        <w:t xml:space="preserve">M. J. Budoff </w:t>
      </w:r>
      <w:r w:rsidRPr="006C1971">
        <w:rPr>
          <w:rFonts w:ascii="Calibri" w:cs="Calibri"/>
          <w:i/>
          <w:iCs/>
        </w:rPr>
        <w:t>et al.</w:t>
      </w:r>
      <w:r w:rsidRPr="006C1971">
        <w:rPr>
          <w:rFonts w:ascii="Calibri" w:cs="Calibri"/>
        </w:rPr>
        <w:t xml:space="preserve">, “Ten-year association of coronary artery calcium with atherosclerotic cardiovascular disease (ASCVD) events: the multi-ethnic study of atherosclerosis (MESA),” </w:t>
      </w:r>
      <w:r w:rsidRPr="006C1971">
        <w:rPr>
          <w:rFonts w:ascii="Calibri" w:cs="Calibri"/>
          <w:i/>
          <w:iCs/>
        </w:rPr>
        <w:t>Eur. Heart J.</w:t>
      </w:r>
      <w:r w:rsidRPr="006C1971">
        <w:rPr>
          <w:rFonts w:ascii="Calibri" w:cs="Calibri"/>
        </w:rPr>
        <w:t>, vol. 39, no. 25, pp. 2401–2408, Jul. 2018, doi: 10.1093/eurheartj/ehy217.</w:t>
      </w:r>
    </w:p>
    <w:p w14:paraId="5366B357" w14:textId="77777777" w:rsidR="006C1971" w:rsidRPr="006C1971" w:rsidRDefault="006C1971" w:rsidP="006C1971">
      <w:pPr>
        <w:pStyle w:val="Bibliography"/>
        <w:rPr>
          <w:rFonts w:ascii="Calibri" w:cs="Calibri"/>
        </w:rPr>
      </w:pPr>
      <w:r w:rsidRPr="006C1971">
        <w:rPr>
          <w:rFonts w:ascii="Calibri" w:cs="Calibri"/>
        </w:rPr>
        <w:t>[25]</w:t>
      </w:r>
      <w:r w:rsidRPr="006C1971">
        <w:rPr>
          <w:rFonts w:ascii="Calibri" w:cs="Calibri"/>
        </w:rPr>
        <w:tab/>
        <w:t xml:space="preserve">J. M. Wolterink, T. Leiner, R. A. P. Takx, M. A. Viergever, and I. Išgum, “Automatic Coronary Calcium Scoring in Non-Contrast-Enhanced ECG-Triggered Cardiac CT With Ambiguity Detection,” </w:t>
      </w:r>
      <w:r w:rsidRPr="006C1971">
        <w:rPr>
          <w:rFonts w:ascii="Calibri" w:cs="Calibri"/>
          <w:i/>
          <w:iCs/>
        </w:rPr>
        <w:t>IEEE Trans. Med. Imaging</w:t>
      </w:r>
      <w:r w:rsidRPr="006C1971">
        <w:rPr>
          <w:rFonts w:ascii="Calibri" w:cs="Calibri"/>
        </w:rPr>
        <w:t>, vol. 34, no. 9, pp. 1867–1878, Sep. 2015, doi: 10.1109/TMI.2015.2412651.</w:t>
      </w:r>
    </w:p>
    <w:p w14:paraId="25FAF83C" w14:textId="77777777" w:rsidR="006C1971" w:rsidRPr="006C1971" w:rsidRDefault="006C1971" w:rsidP="006C1971">
      <w:pPr>
        <w:pStyle w:val="Bibliography"/>
        <w:rPr>
          <w:rFonts w:ascii="Calibri" w:cs="Calibri"/>
        </w:rPr>
      </w:pPr>
      <w:r w:rsidRPr="006C1971">
        <w:rPr>
          <w:rFonts w:ascii="Calibri" w:cs="Calibri"/>
        </w:rPr>
        <w:t>[26]</w:t>
      </w:r>
      <w:r w:rsidRPr="006C1971">
        <w:rPr>
          <w:rFonts w:ascii="Calibri" w:cs="Calibri"/>
        </w:rPr>
        <w:tab/>
        <w:t xml:space="preserve">R. Shahzad </w:t>
      </w:r>
      <w:r w:rsidRPr="006C1971">
        <w:rPr>
          <w:rFonts w:ascii="Calibri" w:cs="Calibri"/>
          <w:i/>
          <w:iCs/>
        </w:rPr>
        <w:t>et al.</w:t>
      </w:r>
      <w:r w:rsidRPr="006C1971">
        <w:rPr>
          <w:rFonts w:ascii="Calibri" w:cs="Calibri"/>
        </w:rPr>
        <w:t xml:space="preserve">, “Vessel Specific Coronary Artery Calcium Scoring,” </w:t>
      </w:r>
      <w:r w:rsidRPr="006C1971">
        <w:rPr>
          <w:rFonts w:ascii="Calibri" w:cs="Calibri"/>
          <w:i/>
          <w:iCs/>
        </w:rPr>
        <w:t>Acad. Radiol.</w:t>
      </w:r>
      <w:r w:rsidRPr="006C1971">
        <w:rPr>
          <w:rFonts w:ascii="Calibri" w:cs="Calibri"/>
        </w:rPr>
        <w:t>, vol. 20, no. 1, pp. 1–9, Jan. 2013, doi: 10.1016/j.acra.2012.07.018.</w:t>
      </w:r>
    </w:p>
    <w:p w14:paraId="2811D14B" w14:textId="77777777" w:rsidR="006C1971" w:rsidRPr="006C1971" w:rsidRDefault="006C1971" w:rsidP="006C1971">
      <w:pPr>
        <w:pStyle w:val="Bibliography"/>
        <w:rPr>
          <w:rFonts w:ascii="Calibri" w:cs="Calibri"/>
        </w:rPr>
      </w:pPr>
      <w:r w:rsidRPr="006C1971">
        <w:rPr>
          <w:rFonts w:ascii="Calibri" w:cs="Calibri"/>
        </w:rPr>
        <w:t>[27]</w:t>
      </w:r>
      <w:r w:rsidRPr="006C1971">
        <w:rPr>
          <w:rFonts w:ascii="Calibri" w:cs="Calibri"/>
        </w:rPr>
        <w:tab/>
        <w:t xml:space="preserve">J. M. Wolterink </w:t>
      </w:r>
      <w:r w:rsidRPr="006C1971">
        <w:rPr>
          <w:rFonts w:ascii="Calibri" w:cs="Calibri"/>
          <w:i/>
          <w:iCs/>
        </w:rPr>
        <w:t>et al.</w:t>
      </w:r>
      <w:r w:rsidRPr="006C1971">
        <w:rPr>
          <w:rFonts w:ascii="Calibri" w:cs="Calibri"/>
        </w:rPr>
        <w:t xml:space="preserve">, “An evaluation of automatic coronary artery calcium scoring methods with cardiac CT using the orCaScore framework,” </w:t>
      </w:r>
      <w:r w:rsidRPr="006C1971">
        <w:rPr>
          <w:rFonts w:ascii="Calibri" w:cs="Calibri"/>
          <w:i/>
          <w:iCs/>
        </w:rPr>
        <w:t>Med. Phys.</w:t>
      </w:r>
      <w:r w:rsidRPr="006C1971">
        <w:rPr>
          <w:rFonts w:ascii="Calibri" w:cs="Calibri"/>
        </w:rPr>
        <w:t>, vol. 43, no. 5, pp. 2361–2373, 2016, doi: 10.1118/1.4945696.</w:t>
      </w:r>
    </w:p>
    <w:p w14:paraId="4E96E643" w14:textId="77777777" w:rsidR="006C1971" w:rsidRPr="006C1971" w:rsidRDefault="006C1971" w:rsidP="006C1971">
      <w:pPr>
        <w:pStyle w:val="Bibliography"/>
        <w:rPr>
          <w:rFonts w:ascii="Calibri" w:cs="Calibri"/>
        </w:rPr>
      </w:pPr>
      <w:r w:rsidRPr="006C1971">
        <w:rPr>
          <w:rFonts w:ascii="Calibri" w:cs="Calibri"/>
        </w:rPr>
        <w:lastRenderedPageBreak/>
        <w:t>[28]</w:t>
      </w:r>
      <w:r w:rsidRPr="006C1971">
        <w:rPr>
          <w:rFonts w:ascii="Calibri" w:cs="Calibri"/>
        </w:rPr>
        <w:tab/>
        <w:t xml:space="preserve">S. D. Qanadli, A.-M. Jouannic, J. Dehmeshki, and T.-L. Lu, “CT Attenuation Values of Blood and Myocardium: Rationale for Accurate Coronary Artery Calcifications Detection with Multi-Detector CT,” </w:t>
      </w:r>
      <w:r w:rsidRPr="006C1971">
        <w:rPr>
          <w:rFonts w:ascii="Calibri" w:cs="Calibri"/>
          <w:i/>
          <w:iCs/>
        </w:rPr>
        <w:t>PLoS ONE</w:t>
      </w:r>
      <w:r w:rsidRPr="006C1971">
        <w:rPr>
          <w:rFonts w:ascii="Calibri" w:cs="Calibri"/>
        </w:rPr>
        <w:t>, vol. 10, no. 4, p. e0124175, Apr. 2015, doi: 10.1371/journal.pone.0124175.</w:t>
      </w:r>
    </w:p>
    <w:p w14:paraId="0E0C8524" w14:textId="77777777" w:rsidR="006C1971" w:rsidRPr="006C1971" w:rsidRDefault="006C1971" w:rsidP="006C1971">
      <w:pPr>
        <w:pStyle w:val="Bibliography"/>
        <w:rPr>
          <w:rFonts w:ascii="Calibri" w:cs="Calibri"/>
        </w:rPr>
      </w:pPr>
      <w:r w:rsidRPr="006C1971">
        <w:rPr>
          <w:rFonts w:ascii="Calibri" w:cs="Calibri"/>
        </w:rPr>
        <w:t>[29]</w:t>
      </w:r>
      <w:r w:rsidRPr="006C1971">
        <w:rPr>
          <w:rFonts w:ascii="Calibri" w:cs="Calibri"/>
        </w:rPr>
        <w:tab/>
        <w:t xml:space="preserve">L. V. Klüner, E. K. Oikonomou, and C. Antoniades, “Assessing Cardiovascular Risk by Using the Fat Attenuation Index in                     Coronary CT Angiography,” </w:t>
      </w:r>
      <w:r w:rsidRPr="006C1971">
        <w:rPr>
          <w:rFonts w:ascii="Calibri" w:cs="Calibri"/>
          <w:i/>
          <w:iCs/>
        </w:rPr>
        <w:t>Radiol. Cardiothorac. Imaging</w:t>
      </w:r>
      <w:r w:rsidRPr="006C1971">
        <w:rPr>
          <w:rFonts w:ascii="Calibri" w:cs="Calibri"/>
        </w:rPr>
        <w:t>, vol. 3, no. 1, p. e200563, Feb. 2021, doi: 10.1148/ryct.2021200563.</w:t>
      </w:r>
    </w:p>
    <w:p w14:paraId="115C5FAB" w14:textId="77777777" w:rsidR="006C1971" w:rsidRPr="006C1971" w:rsidRDefault="006C1971" w:rsidP="006C1971">
      <w:pPr>
        <w:pStyle w:val="Bibliography"/>
        <w:rPr>
          <w:rFonts w:ascii="Calibri" w:cs="Calibri"/>
        </w:rPr>
      </w:pPr>
      <w:r w:rsidRPr="006C1971">
        <w:rPr>
          <w:rFonts w:ascii="Calibri" w:cs="Calibri"/>
        </w:rPr>
        <w:t>[30]</w:t>
      </w:r>
      <w:r w:rsidRPr="006C1971">
        <w:rPr>
          <w:rFonts w:ascii="Calibri" w:cs="Calibri"/>
        </w:rPr>
        <w:tab/>
        <w:t xml:space="preserve">J. Šprem </w:t>
      </w:r>
      <w:r w:rsidRPr="006C1971">
        <w:rPr>
          <w:rFonts w:ascii="Calibri" w:cs="Calibri"/>
          <w:i/>
          <w:iCs/>
        </w:rPr>
        <w:t>et al.</w:t>
      </w:r>
      <w:r w:rsidRPr="006C1971">
        <w:rPr>
          <w:rFonts w:ascii="Calibri" w:cs="Calibri"/>
        </w:rPr>
        <w:t xml:space="preserve">, “Coronary calcium scoring with partial volume correction in anthropomorphic thorax phantom and screening chest CT images,” </w:t>
      </w:r>
      <w:r w:rsidRPr="006C1971">
        <w:rPr>
          <w:rFonts w:ascii="Calibri" w:cs="Calibri"/>
          <w:i/>
          <w:iCs/>
        </w:rPr>
        <w:t>PLOS ONE</w:t>
      </w:r>
      <w:r w:rsidRPr="006C1971">
        <w:rPr>
          <w:rFonts w:ascii="Calibri" w:cs="Calibri"/>
        </w:rPr>
        <w:t>, vol. 13, no. 12, p. e0209318, Dec. 2018, doi: 10.1371/journal.pone.0209318.</w:t>
      </w:r>
    </w:p>
    <w:p w14:paraId="1FCECF55" w14:textId="77777777" w:rsidR="006C1971" w:rsidRPr="006C1971" w:rsidRDefault="006C1971" w:rsidP="006C1971">
      <w:pPr>
        <w:pStyle w:val="Bibliography"/>
        <w:rPr>
          <w:rFonts w:ascii="Calibri" w:cs="Calibri"/>
        </w:rPr>
      </w:pPr>
      <w:r w:rsidRPr="006C1971">
        <w:rPr>
          <w:rFonts w:ascii="Calibri" w:cs="Calibri"/>
        </w:rPr>
        <w:t>[31]</w:t>
      </w:r>
      <w:r w:rsidRPr="006C1971">
        <w:rPr>
          <w:rFonts w:ascii="Calibri" w:cs="Calibri"/>
        </w:rPr>
        <w:tab/>
        <w:t xml:space="preserve">N. R. van der Werf, M. J. Willemink, T. P. Willems, R. Vliegenthart, M. J. W. Greuter, and T. Leiner, “Influence of heart rate on coronary calcium scores: a multi-manufacturer phantom study,” </w:t>
      </w:r>
      <w:r w:rsidRPr="006C1971">
        <w:rPr>
          <w:rFonts w:ascii="Calibri" w:cs="Calibri"/>
          <w:i/>
          <w:iCs/>
        </w:rPr>
        <w:t>Int. J. Cardiovasc. Imaging</w:t>
      </w:r>
      <w:r w:rsidRPr="006C1971">
        <w:rPr>
          <w:rFonts w:ascii="Calibri" w:cs="Calibri"/>
        </w:rPr>
        <w:t>, vol. 34, no. 6, pp. 959–966, Jun. 2018, doi: 10.1007/s10554-017-1293-x.</w:t>
      </w:r>
    </w:p>
    <w:p w14:paraId="5BF4A9CC" w14:textId="77777777" w:rsidR="006C1971" w:rsidRPr="006C1971" w:rsidRDefault="006C1971" w:rsidP="006C1971">
      <w:pPr>
        <w:pStyle w:val="Bibliography"/>
        <w:rPr>
          <w:rFonts w:ascii="Calibri" w:cs="Calibri"/>
        </w:rPr>
      </w:pPr>
      <w:r w:rsidRPr="006C1971">
        <w:rPr>
          <w:rFonts w:ascii="Calibri" w:cs="Calibri"/>
        </w:rPr>
        <w:t>[32]</w:t>
      </w:r>
      <w:r w:rsidRPr="006C1971">
        <w:rPr>
          <w:rFonts w:ascii="Calibri" w:cs="Calibri"/>
        </w:rPr>
        <w:tab/>
        <w:t xml:space="preserve">A. W. Peng </w:t>
      </w:r>
      <w:r w:rsidRPr="006C1971">
        <w:rPr>
          <w:rFonts w:ascii="Calibri" w:cs="Calibri"/>
          <w:i/>
          <w:iCs/>
        </w:rPr>
        <w:t>et al.</w:t>
      </w:r>
      <w:r w:rsidRPr="006C1971">
        <w:rPr>
          <w:rFonts w:ascii="Calibri" w:cs="Calibri"/>
        </w:rPr>
        <w:t xml:space="preserve">, “Very High Coronary Artery Calcium (≥1000) and Association With Cardiovascular Disease Events, Non–Cardiovascular Disease Outcomes, and Mortality,” </w:t>
      </w:r>
      <w:r w:rsidRPr="006C1971">
        <w:rPr>
          <w:rFonts w:ascii="Calibri" w:cs="Calibri"/>
          <w:i/>
          <w:iCs/>
        </w:rPr>
        <w:t>Circulation</w:t>
      </w:r>
      <w:r w:rsidRPr="006C1971">
        <w:rPr>
          <w:rFonts w:ascii="Calibri" w:cs="Calibri"/>
        </w:rPr>
        <w:t>, vol. 143, no. 16, pp. 1571–1583, Apr. 2021, doi: 10.1161/CIRCULATIONAHA.120.050545.</w:t>
      </w:r>
    </w:p>
    <w:p w14:paraId="5422E09C" w14:textId="77777777" w:rsidR="006C1971" w:rsidRPr="006C1971" w:rsidRDefault="006C1971" w:rsidP="006C1971">
      <w:pPr>
        <w:pStyle w:val="Bibliography"/>
        <w:rPr>
          <w:rFonts w:ascii="Calibri" w:cs="Calibri"/>
        </w:rPr>
      </w:pPr>
      <w:r w:rsidRPr="006C1971">
        <w:rPr>
          <w:rFonts w:ascii="Calibri" w:cs="Calibri"/>
        </w:rPr>
        <w:t>[33]</w:t>
      </w:r>
      <w:r w:rsidRPr="006C1971">
        <w:rPr>
          <w:rFonts w:ascii="Calibri" w:cs="Calibri"/>
        </w:rPr>
        <w:tab/>
        <w:t xml:space="preserve">E. Tzolos </w:t>
      </w:r>
      <w:r w:rsidRPr="006C1971">
        <w:rPr>
          <w:rFonts w:ascii="Calibri" w:cs="Calibri"/>
          <w:i/>
          <w:iCs/>
        </w:rPr>
        <w:t>et al.</w:t>
      </w:r>
      <w:r w:rsidRPr="006C1971">
        <w:rPr>
          <w:rFonts w:ascii="Calibri" w:cs="Calibri"/>
        </w:rPr>
        <w:t xml:space="preserve">, “Detection of small coronary calcifications in patients with Agatston coronary artery calcium score of zero,” </w:t>
      </w:r>
      <w:r w:rsidRPr="006C1971">
        <w:rPr>
          <w:rFonts w:ascii="Calibri" w:cs="Calibri"/>
          <w:i/>
          <w:iCs/>
        </w:rPr>
        <w:t>J. Cardiovasc. Comput. Tomogr.</w:t>
      </w:r>
      <w:r w:rsidRPr="006C1971">
        <w:rPr>
          <w:rFonts w:ascii="Calibri" w:cs="Calibri"/>
        </w:rPr>
        <w:t>, vol. 16, no. 2, pp. 150–154, Mar. 2022, doi: 10.1016/j.jcct.2021.10.004.</w:t>
      </w:r>
    </w:p>
    <w:p w14:paraId="2EF02ACA" w14:textId="6CF94ACB" w:rsidR="00DD1418" w:rsidRPr="00DD1418" w:rsidRDefault="00CE1682" w:rsidP="00883ED6">
      <w:pPr>
        <w:spacing w:line="480" w:lineRule="auto"/>
      </w:pPr>
      <w:r>
        <w:fldChar w:fldCharType="end"/>
      </w:r>
    </w:p>
    <w:p w14:paraId="0BDC4731" w14:textId="52522B21" w:rsidR="004B322F" w:rsidRDefault="004B322F" w:rsidP="00883ED6">
      <w:pPr>
        <w:spacing w:line="480" w:lineRule="auto"/>
      </w:pPr>
    </w:p>
    <w:sectPr w:rsidR="004B322F" w:rsidSect="00883ED6">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06369" w14:textId="77777777" w:rsidR="00B16D82" w:rsidRDefault="00B16D82" w:rsidP="00883ED6">
      <w:r>
        <w:separator/>
      </w:r>
    </w:p>
  </w:endnote>
  <w:endnote w:type="continuationSeparator" w:id="0">
    <w:p w14:paraId="4D5C6E1D" w14:textId="77777777" w:rsidR="00B16D82" w:rsidRDefault="00B16D82" w:rsidP="00883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89677A" w14:textId="77777777" w:rsidR="00B16D82" w:rsidRDefault="00B16D82" w:rsidP="00883ED6">
      <w:r>
        <w:separator/>
      </w:r>
    </w:p>
  </w:footnote>
  <w:footnote w:type="continuationSeparator" w:id="0">
    <w:p w14:paraId="63049C6D" w14:textId="77777777" w:rsidR="00B16D82" w:rsidRDefault="00B16D82" w:rsidP="00883E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44A89"/>
    <w:multiLevelType w:val="multilevel"/>
    <w:tmpl w:val="6A442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5A6354"/>
    <w:multiLevelType w:val="hybridMultilevel"/>
    <w:tmpl w:val="FCEEEC46"/>
    <w:lvl w:ilvl="0" w:tplc="0902CF7A">
      <w:start w:val="4"/>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452024372">
    <w:abstractNumId w:val="0"/>
  </w:num>
  <w:num w:numId="2" w16cid:durableId="5682260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BE5"/>
    <w:rsid w:val="00007DD3"/>
    <w:rsid w:val="00010601"/>
    <w:rsid w:val="00010BAA"/>
    <w:rsid w:val="0001305A"/>
    <w:rsid w:val="000150FF"/>
    <w:rsid w:val="00016514"/>
    <w:rsid w:val="00020645"/>
    <w:rsid w:val="00020F8E"/>
    <w:rsid w:val="00030ADB"/>
    <w:rsid w:val="000320B4"/>
    <w:rsid w:val="000333CE"/>
    <w:rsid w:val="00040BF8"/>
    <w:rsid w:val="00040F6F"/>
    <w:rsid w:val="00047E71"/>
    <w:rsid w:val="0005175E"/>
    <w:rsid w:val="000535C4"/>
    <w:rsid w:val="0005453F"/>
    <w:rsid w:val="0006516A"/>
    <w:rsid w:val="00066953"/>
    <w:rsid w:val="00072974"/>
    <w:rsid w:val="00073627"/>
    <w:rsid w:val="00077D71"/>
    <w:rsid w:val="00093355"/>
    <w:rsid w:val="00093770"/>
    <w:rsid w:val="0009645C"/>
    <w:rsid w:val="000966E7"/>
    <w:rsid w:val="00097550"/>
    <w:rsid w:val="000A61C1"/>
    <w:rsid w:val="000C3FC5"/>
    <w:rsid w:val="000D1382"/>
    <w:rsid w:val="000D6A2D"/>
    <w:rsid w:val="000D7745"/>
    <w:rsid w:val="000E43E0"/>
    <w:rsid w:val="000F35CB"/>
    <w:rsid w:val="00105F57"/>
    <w:rsid w:val="00113F85"/>
    <w:rsid w:val="00122398"/>
    <w:rsid w:val="00124487"/>
    <w:rsid w:val="00127C50"/>
    <w:rsid w:val="001323FC"/>
    <w:rsid w:val="00137ED1"/>
    <w:rsid w:val="00144F44"/>
    <w:rsid w:val="00151200"/>
    <w:rsid w:val="00160EF2"/>
    <w:rsid w:val="00175304"/>
    <w:rsid w:val="00181EE4"/>
    <w:rsid w:val="00182375"/>
    <w:rsid w:val="0019700D"/>
    <w:rsid w:val="001A3DB6"/>
    <w:rsid w:val="001A6236"/>
    <w:rsid w:val="001B2900"/>
    <w:rsid w:val="001C5601"/>
    <w:rsid w:val="001E1142"/>
    <w:rsid w:val="001E28E4"/>
    <w:rsid w:val="001E62D6"/>
    <w:rsid w:val="001F0DFD"/>
    <w:rsid w:val="001F1212"/>
    <w:rsid w:val="00201E3E"/>
    <w:rsid w:val="00202BF8"/>
    <w:rsid w:val="00211248"/>
    <w:rsid w:val="00217FA9"/>
    <w:rsid w:val="002244B2"/>
    <w:rsid w:val="00230D64"/>
    <w:rsid w:val="0023760F"/>
    <w:rsid w:val="0024269A"/>
    <w:rsid w:val="0025096B"/>
    <w:rsid w:val="00251822"/>
    <w:rsid w:val="002524E9"/>
    <w:rsid w:val="00256F7F"/>
    <w:rsid w:val="002621CF"/>
    <w:rsid w:val="00262869"/>
    <w:rsid w:val="00262D25"/>
    <w:rsid w:val="00265344"/>
    <w:rsid w:val="002663C0"/>
    <w:rsid w:val="00266DA4"/>
    <w:rsid w:val="002766BF"/>
    <w:rsid w:val="002772BE"/>
    <w:rsid w:val="00281F16"/>
    <w:rsid w:val="00282BE5"/>
    <w:rsid w:val="00284FE5"/>
    <w:rsid w:val="00296DD6"/>
    <w:rsid w:val="002A7A29"/>
    <w:rsid w:val="002A7CF8"/>
    <w:rsid w:val="002B61D2"/>
    <w:rsid w:val="002B6CCB"/>
    <w:rsid w:val="002C01D2"/>
    <w:rsid w:val="002C40DE"/>
    <w:rsid w:val="002D6A83"/>
    <w:rsid w:val="002E0B93"/>
    <w:rsid w:val="002F02B0"/>
    <w:rsid w:val="00301E30"/>
    <w:rsid w:val="0030404A"/>
    <w:rsid w:val="003060BC"/>
    <w:rsid w:val="003067CF"/>
    <w:rsid w:val="00306AA2"/>
    <w:rsid w:val="003237ED"/>
    <w:rsid w:val="0032479B"/>
    <w:rsid w:val="003252BE"/>
    <w:rsid w:val="0033626A"/>
    <w:rsid w:val="00345B34"/>
    <w:rsid w:val="00346EED"/>
    <w:rsid w:val="003506B7"/>
    <w:rsid w:val="0035648A"/>
    <w:rsid w:val="00356B67"/>
    <w:rsid w:val="0036250D"/>
    <w:rsid w:val="00364512"/>
    <w:rsid w:val="00367780"/>
    <w:rsid w:val="00376BF8"/>
    <w:rsid w:val="00381A7F"/>
    <w:rsid w:val="003823D1"/>
    <w:rsid w:val="0039146D"/>
    <w:rsid w:val="0039339D"/>
    <w:rsid w:val="00396658"/>
    <w:rsid w:val="003A364C"/>
    <w:rsid w:val="003B3198"/>
    <w:rsid w:val="003B3CEF"/>
    <w:rsid w:val="003B596F"/>
    <w:rsid w:val="003C4757"/>
    <w:rsid w:val="003C6A6D"/>
    <w:rsid w:val="003C71DD"/>
    <w:rsid w:val="003D25A8"/>
    <w:rsid w:val="003E3CAD"/>
    <w:rsid w:val="003E3EFD"/>
    <w:rsid w:val="003F432D"/>
    <w:rsid w:val="003F6700"/>
    <w:rsid w:val="00410137"/>
    <w:rsid w:val="004216E7"/>
    <w:rsid w:val="00427E05"/>
    <w:rsid w:val="004314F3"/>
    <w:rsid w:val="00451B59"/>
    <w:rsid w:val="004527CA"/>
    <w:rsid w:val="004555A7"/>
    <w:rsid w:val="00474124"/>
    <w:rsid w:val="004A3936"/>
    <w:rsid w:val="004A429E"/>
    <w:rsid w:val="004A6E34"/>
    <w:rsid w:val="004B0C1C"/>
    <w:rsid w:val="004B322F"/>
    <w:rsid w:val="004C3E5E"/>
    <w:rsid w:val="004C5D96"/>
    <w:rsid w:val="004D0706"/>
    <w:rsid w:val="004D42AA"/>
    <w:rsid w:val="004D7569"/>
    <w:rsid w:val="004D7816"/>
    <w:rsid w:val="004D7B30"/>
    <w:rsid w:val="004E0DA7"/>
    <w:rsid w:val="004E3208"/>
    <w:rsid w:val="004E4F24"/>
    <w:rsid w:val="004F38D5"/>
    <w:rsid w:val="004F7568"/>
    <w:rsid w:val="00500624"/>
    <w:rsid w:val="00502A72"/>
    <w:rsid w:val="00505856"/>
    <w:rsid w:val="005111EA"/>
    <w:rsid w:val="005205D1"/>
    <w:rsid w:val="005241FF"/>
    <w:rsid w:val="005358D3"/>
    <w:rsid w:val="0053635B"/>
    <w:rsid w:val="00541D1A"/>
    <w:rsid w:val="00547A8D"/>
    <w:rsid w:val="005504FE"/>
    <w:rsid w:val="005518A9"/>
    <w:rsid w:val="00560C5C"/>
    <w:rsid w:val="005643B1"/>
    <w:rsid w:val="005674B0"/>
    <w:rsid w:val="00570A63"/>
    <w:rsid w:val="00573013"/>
    <w:rsid w:val="00573533"/>
    <w:rsid w:val="0057591B"/>
    <w:rsid w:val="005A20E6"/>
    <w:rsid w:val="005A7350"/>
    <w:rsid w:val="005A7830"/>
    <w:rsid w:val="005B041F"/>
    <w:rsid w:val="005B1806"/>
    <w:rsid w:val="005B3F59"/>
    <w:rsid w:val="005B4B46"/>
    <w:rsid w:val="005B554B"/>
    <w:rsid w:val="005C334B"/>
    <w:rsid w:val="005D3C80"/>
    <w:rsid w:val="005D686C"/>
    <w:rsid w:val="005D725A"/>
    <w:rsid w:val="005E0ECE"/>
    <w:rsid w:val="005E2A4B"/>
    <w:rsid w:val="005E311D"/>
    <w:rsid w:val="005E40E7"/>
    <w:rsid w:val="005F0A3F"/>
    <w:rsid w:val="006070DD"/>
    <w:rsid w:val="00611B69"/>
    <w:rsid w:val="00614833"/>
    <w:rsid w:val="00617F86"/>
    <w:rsid w:val="0063309F"/>
    <w:rsid w:val="0063731D"/>
    <w:rsid w:val="00637970"/>
    <w:rsid w:val="0064510F"/>
    <w:rsid w:val="00653D8A"/>
    <w:rsid w:val="00654A80"/>
    <w:rsid w:val="006575BD"/>
    <w:rsid w:val="00676216"/>
    <w:rsid w:val="00676BE4"/>
    <w:rsid w:val="0067755E"/>
    <w:rsid w:val="006814F5"/>
    <w:rsid w:val="006834D2"/>
    <w:rsid w:val="006853A9"/>
    <w:rsid w:val="00687CE3"/>
    <w:rsid w:val="0069672B"/>
    <w:rsid w:val="0069672D"/>
    <w:rsid w:val="006A3018"/>
    <w:rsid w:val="006A5333"/>
    <w:rsid w:val="006C07B2"/>
    <w:rsid w:val="006C1971"/>
    <w:rsid w:val="006C36B9"/>
    <w:rsid w:val="006C4FF8"/>
    <w:rsid w:val="006C51B3"/>
    <w:rsid w:val="006D0ED4"/>
    <w:rsid w:val="006D28EA"/>
    <w:rsid w:val="006D5A77"/>
    <w:rsid w:val="006D6186"/>
    <w:rsid w:val="006E0022"/>
    <w:rsid w:val="006E079C"/>
    <w:rsid w:val="006E2249"/>
    <w:rsid w:val="006E6826"/>
    <w:rsid w:val="006F2DEB"/>
    <w:rsid w:val="006F2E9F"/>
    <w:rsid w:val="0070437E"/>
    <w:rsid w:val="007045D8"/>
    <w:rsid w:val="00707727"/>
    <w:rsid w:val="007143B1"/>
    <w:rsid w:val="0072056A"/>
    <w:rsid w:val="007257EF"/>
    <w:rsid w:val="00725A6E"/>
    <w:rsid w:val="00732829"/>
    <w:rsid w:val="00734138"/>
    <w:rsid w:val="00742449"/>
    <w:rsid w:val="00745F78"/>
    <w:rsid w:val="0075105B"/>
    <w:rsid w:val="0076367A"/>
    <w:rsid w:val="0076774F"/>
    <w:rsid w:val="00772664"/>
    <w:rsid w:val="00773208"/>
    <w:rsid w:val="00776446"/>
    <w:rsid w:val="0078298D"/>
    <w:rsid w:val="00782FA0"/>
    <w:rsid w:val="00783BB8"/>
    <w:rsid w:val="00793EEE"/>
    <w:rsid w:val="00795D03"/>
    <w:rsid w:val="007B5846"/>
    <w:rsid w:val="007C0D7D"/>
    <w:rsid w:val="007D1CCE"/>
    <w:rsid w:val="007D50F7"/>
    <w:rsid w:val="007D7CE0"/>
    <w:rsid w:val="007F4E96"/>
    <w:rsid w:val="007F63B2"/>
    <w:rsid w:val="0080157C"/>
    <w:rsid w:val="008032C4"/>
    <w:rsid w:val="00812A8D"/>
    <w:rsid w:val="00814D05"/>
    <w:rsid w:val="008163B7"/>
    <w:rsid w:val="00824019"/>
    <w:rsid w:val="008263BF"/>
    <w:rsid w:val="008345AC"/>
    <w:rsid w:val="008351C0"/>
    <w:rsid w:val="00836D96"/>
    <w:rsid w:val="008376CC"/>
    <w:rsid w:val="00850744"/>
    <w:rsid w:val="00863BD2"/>
    <w:rsid w:val="0086658A"/>
    <w:rsid w:val="00883ED6"/>
    <w:rsid w:val="00885F97"/>
    <w:rsid w:val="00890B1C"/>
    <w:rsid w:val="0089250F"/>
    <w:rsid w:val="00892F5D"/>
    <w:rsid w:val="008957AF"/>
    <w:rsid w:val="008A06BF"/>
    <w:rsid w:val="008A52BC"/>
    <w:rsid w:val="008A75C2"/>
    <w:rsid w:val="008B45B2"/>
    <w:rsid w:val="008B70A4"/>
    <w:rsid w:val="008C2B16"/>
    <w:rsid w:val="008C6970"/>
    <w:rsid w:val="008D4640"/>
    <w:rsid w:val="008D4EE2"/>
    <w:rsid w:val="008E71DE"/>
    <w:rsid w:val="008E7B68"/>
    <w:rsid w:val="008F1200"/>
    <w:rsid w:val="008F3868"/>
    <w:rsid w:val="00901AE1"/>
    <w:rsid w:val="0091079C"/>
    <w:rsid w:val="0091605F"/>
    <w:rsid w:val="009268A9"/>
    <w:rsid w:val="00932D49"/>
    <w:rsid w:val="009465E4"/>
    <w:rsid w:val="009561E8"/>
    <w:rsid w:val="00963AA5"/>
    <w:rsid w:val="00967760"/>
    <w:rsid w:val="009719A9"/>
    <w:rsid w:val="009744F4"/>
    <w:rsid w:val="009812E6"/>
    <w:rsid w:val="00983DCA"/>
    <w:rsid w:val="00993A39"/>
    <w:rsid w:val="009956CB"/>
    <w:rsid w:val="0099614C"/>
    <w:rsid w:val="009A18BB"/>
    <w:rsid w:val="009A3C80"/>
    <w:rsid w:val="009B4D36"/>
    <w:rsid w:val="009B58F8"/>
    <w:rsid w:val="009B599F"/>
    <w:rsid w:val="009C3072"/>
    <w:rsid w:val="009D2979"/>
    <w:rsid w:val="009E0CA9"/>
    <w:rsid w:val="009E193B"/>
    <w:rsid w:val="009F1FC1"/>
    <w:rsid w:val="009F2095"/>
    <w:rsid w:val="009F368C"/>
    <w:rsid w:val="009F41A2"/>
    <w:rsid w:val="009F41DF"/>
    <w:rsid w:val="009F598B"/>
    <w:rsid w:val="00A02CDE"/>
    <w:rsid w:val="00A04943"/>
    <w:rsid w:val="00A07956"/>
    <w:rsid w:val="00A12305"/>
    <w:rsid w:val="00A123F4"/>
    <w:rsid w:val="00A13727"/>
    <w:rsid w:val="00A16181"/>
    <w:rsid w:val="00A17936"/>
    <w:rsid w:val="00A2237C"/>
    <w:rsid w:val="00A22530"/>
    <w:rsid w:val="00A27903"/>
    <w:rsid w:val="00A31EBD"/>
    <w:rsid w:val="00A42B9F"/>
    <w:rsid w:val="00A50647"/>
    <w:rsid w:val="00A52262"/>
    <w:rsid w:val="00A527AA"/>
    <w:rsid w:val="00A5354B"/>
    <w:rsid w:val="00A55C70"/>
    <w:rsid w:val="00A705A4"/>
    <w:rsid w:val="00A81E4D"/>
    <w:rsid w:val="00A84898"/>
    <w:rsid w:val="00A9312B"/>
    <w:rsid w:val="00AC3F16"/>
    <w:rsid w:val="00AD3064"/>
    <w:rsid w:val="00AE560D"/>
    <w:rsid w:val="00AF5864"/>
    <w:rsid w:val="00AF7125"/>
    <w:rsid w:val="00B02269"/>
    <w:rsid w:val="00B03031"/>
    <w:rsid w:val="00B12832"/>
    <w:rsid w:val="00B16D82"/>
    <w:rsid w:val="00B21B33"/>
    <w:rsid w:val="00B247C8"/>
    <w:rsid w:val="00B2605C"/>
    <w:rsid w:val="00B30583"/>
    <w:rsid w:val="00B30B15"/>
    <w:rsid w:val="00B32C8B"/>
    <w:rsid w:val="00B35A86"/>
    <w:rsid w:val="00B35C91"/>
    <w:rsid w:val="00B36F77"/>
    <w:rsid w:val="00B407E9"/>
    <w:rsid w:val="00B413C3"/>
    <w:rsid w:val="00B42FA6"/>
    <w:rsid w:val="00B562AF"/>
    <w:rsid w:val="00B652D2"/>
    <w:rsid w:val="00B673C3"/>
    <w:rsid w:val="00B749A2"/>
    <w:rsid w:val="00B8022D"/>
    <w:rsid w:val="00B81F7C"/>
    <w:rsid w:val="00B83C8A"/>
    <w:rsid w:val="00B87AAD"/>
    <w:rsid w:val="00B90F13"/>
    <w:rsid w:val="00B946A6"/>
    <w:rsid w:val="00BA2584"/>
    <w:rsid w:val="00BA3334"/>
    <w:rsid w:val="00BA4276"/>
    <w:rsid w:val="00BA4E0A"/>
    <w:rsid w:val="00BA66AE"/>
    <w:rsid w:val="00BB2B51"/>
    <w:rsid w:val="00BB4D01"/>
    <w:rsid w:val="00BC3200"/>
    <w:rsid w:val="00BD3701"/>
    <w:rsid w:val="00BD6173"/>
    <w:rsid w:val="00BE36B4"/>
    <w:rsid w:val="00BE3FC6"/>
    <w:rsid w:val="00BE5F61"/>
    <w:rsid w:val="00BE6BB2"/>
    <w:rsid w:val="00C04949"/>
    <w:rsid w:val="00C07085"/>
    <w:rsid w:val="00C0785B"/>
    <w:rsid w:val="00C11210"/>
    <w:rsid w:val="00C1412F"/>
    <w:rsid w:val="00C153E2"/>
    <w:rsid w:val="00C30297"/>
    <w:rsid w:val="00C41D3A"/>
    <w:rsid w:val="00C4385F"/>
    <w:rsid w:val="00C4603A"/>
    <w:rsid w:val="00C461CE"/>
    <w:rsid w:val="00C5160D"/>
    <w:rsid w:val="00C552E6"/>
    <w:rsid w:val="00C6596F"/>
    <w:rsid w:val="00C73DE6"/>
    <w:rsid w:val="00C7427F"/>
    <w:rsid w:val="00C77428"/>
    <w:rsid w:val="00C8601F"/>
    <w:rsid w:val="00C96E52"/>
    <w:rsid w:val="00CA021E"/>
    <w:rsid w:val="00CA253C"/>
    <w:rsid w:val="00CA31B9"/>
    <w:rsid w:val="00CA7B66"/>
    <w:rsid w:val="00CB0D55"/>
    <w:rsid w:val="00CC70BB"/>
    <w:rsid w:val="00CD1078"/>
    <w:rsid w:val="00CD3822"/>
    <w:rsid w:val="00CE1682"/>
    <w:rsid w:val="00CF041B"/>
    <w:rsid w:val="00CF17CA"/>
    <w:rsid w:val="00CF431D"/>
    <w:rsid w:val="00D03CC0"/>
    <w:rsid w:val="00D04EB1"/>
    <w:rsid w:val="00D05823"/>
    <w:rsid w:val="00D0698D"/>
    <w:rsid w:val="00D22DA3"/>
    <w:rsid w:val="00D23AB0"/>
    <w:rsid w:val="00D2709D"/>
    <w:rsid w:val="00D27D8F"/>
    <w:rsid w:val="00D41A47"/>
    <w:rsid w:val="00D43D22"/>
    <w:rsid w:val="00D51C61"/>
    <w:rsid w:val="00D600F5"/>
    <w:rsid w:val="00D622F5"/>
    <w:rsid w:val="00D62D27"/>
    <w:rsid w:val="00D65DD4"/>
    <w:rsid w:val="00D72F93"/>
    <w:rsid w:val="00D77FC2"/>
    <w:rsid w:val="00D91713"/>
    <w:rsid w:val="00D95BE4"/>
    <w:rsid w:val="00DA1032"/>
    <w:rsid w:val="00DA3E9B"/>
    <w:rsid w:val="00DA65C8"/>
    <w:rsid w:val="00DA7762"/>
    <w:rsid w:val="00DA7B70"/>
    <w:rsid w:val="00DA7C1E"/>
    <w:rsid w:val="00DB159F"/>
    <w:rsid w:val="00DD0B37"/>
    <w:rsid w:val="00DD1418"/>
    <w:rsid w:val="00DD4F67"/>
    <w:rsid w:val="00DD5B96"/>
    <w:rsid w:val="00DD6B9C"/>
    <w:rsid w:val="00DD7159"/>
    <w:rsid w:val="00DE0DD3"/>
    <w:rsid w:val="00DE3568"/>
    <w:rsid w:val="00DE3716"/>
    <w:rsid w:val="00DE50A1"/>
    <w:rsid w:val="00DE53BC"/>
    <w:rsid w:val="00DF071D"/>
    <w:rsid w:val="00DF674C"/>
    <w:rsid w:val="00DF72A4"/>
    <w:rsid w:val="00DF796E"/>
    <w:rsid w:val="00DF7F73"/>
    <w:rsid w:val="00E011FC"/>
    <w:rsid w:val="00E03078"/>
    <w:rsid w:val="00E03F6A"/>
    <w:rsid w:val="00E0602D"/>
    <w:rsid w:val="00E07676"/>
    <w:rsid w:val="00E100C0"/>
    <w:rsid w:val="00E174AF"/>
    <w:rsid w:val="00E27CE2"/>
    <w:rsid w:val="00E36498"/>
    <w:rsid w:val="00E415F8"/>
    <w:rsid w:val="00E41F6F"/>
    <w:rsid w:val="00E433B7"/>
    <w:rsid w:val="00E57E9F"/>
    <w:rsid w:val="00E61465"/>
    <w:rsid w:val="00E655A3"/>
    <w:rsid w:val="00E70B00"/>
    <w:rsid w:val="00E71878"/>
    <w:rsid w:val="00E7226C"/>
    <w:rsid w:val="00E806E6"/>
    <w:rsid w:val="00E97556"/>
    <w:rsid w:val="00EA01BA"/>
    <w:rsid w:val="00EA01D4"/>
    <w:rsid w:val="00EA0B93"/>
    <w:rsid w:val="00EA53BC"/>
    <w:rsid w:val="00EB66B4"/>
    <w:rsid w:val="00EC038D"/>
    <w:rsid w:val="00EC39F9"/>
    <w:rsid w:val="00ED26C5"/>
    <w:rsid w:val="00ED5FB7"/>
    <w:rsid w:val="00EE376D"/>
    <w:rsid w:val="00EE4E5B"/>
    <w:rsid w:val="00EF159C"/>
    <w:rsid w:val="00EF2794"/>
    <w:rsid w:val="00EF32E3"/>
    <w:rsid w:val="00EF5C2A"/>
    <w:rsid w:val="00F00FFC"/>
    <w:rsid w:val="00F0713D"/>
    <w:rsid w:val="00F07503"/>
    <w:rsid w:val="00F103F3"/>
    <w:rsid w:val="00F1433C"/>
    <w:rsid w:val="00F17B2C"/>
    <w:rsid w:val="00F27AD2"/>
    <w:rsid w:val="00F32D4A"/>
    <w:rsid w:val="00F35771"/>
    <w:rsid w:val="00F44989"/>
    <w:rsid w:val="00F47A9A"/>
    <w:rsid w:val="00F508D8"/>
    <w:rsid w:val="00F53B45"/>
    <w:rsid w:val="00F63E7D"/>
    <w:rsid w:val="00F73165"/>
    <w:rsid w:val="00F73C39"/>
    <w:rsid w:val="00F760B3"/>
    <w:rsid w:val="00F76C0C"/>
    <w:rsid w:val="00F80173"/>
    <w:rsid w:val="00F819AF"/>
    <w:rsid w:val="00F82E48"/>
    <w:rsid w:val="00F86350"/>
    <w:rsid w:val="00F93194"/>
    <w:rsid w:val="00FA0E1A"/>
    <w:rsid w:val="00FA25CE"/>
    <w:rsid w:val="00FB1E77"/>
    <w:rsid w:val="00FC6C48"/>
    <w:rsid w:val="00FD1C87"/>
    <w:rsid w:val="00FD3FA8"/>
    <w:rsid w:val="00FD4BDB"/>
    <w:rsid w:val="00FD75B2"/>
    <w:rsid w:val="00FE460A"/>
    <w:rsid w:val="00FE48EC"/>
    <w:rsid w:val="00FE5F3E"/>
    <w:rsid w:val="00FE6131"/>
    <w:rsid w:val="00FF0565"/>
    <w:rsid w:val="00FF234D"/>
    <w:rsid w:val="00FF7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5B05DA"/>
  <w15:chartTrackingRefBased/>
  <w15:docId w15:val="{400DAAF9-085C-2149-A6AC-D935EE58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22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B32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322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322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B322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32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322F"/>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4B322F"/>
    <w:rPr>
      <w:rFonts w:eastAsiaTheme="minorEastAsia"/>
      <w:color w:val="5A5A5A" w:themeColor="text1" w:themeTint="A5"/>
      <w:spacing w:val="15"/>
      <w:sz w:val="22"/>
      <w:szCs w:val="22"/>
    </w:rPr>
  </w:style>
  <w:style w:type="character" w:customStyle="1" w:styleId="Heading2Char">
    <w:name w:val="Heading 2 Char"/>
    <w:basedOn w:val="DefaultParagraphFont"/>
    <w:link w:val="Heading2"/>
    <w:uiPriority w:val="9"/>
    <w:rsid w:val="004B322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B322F"/>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1F1212"/>
    <w:pPr>
      <w:tabs>
        <w:tab w:val="left" w:pos="380"/>
      </w:tabs>
      <w:ind w:left="384" w:hanging="384"/>
    </w:pPr>
  </w:style>
  <w:style w:type="paragraph" w:styleId="ListParagraph">
    <w:name w:val="List Paragraph"/>
    <w:basedOn w:val="Normal"/>
    <w:uiPriority w:val="34"/>
    <w:qFormat/>
    <w:rsid w:val="0078298D"/>
    <w:pPr>
      <w:ind w:left="720"/>
      <w:contextualSpacing/>
    </w:pPr>
    <w:rPr>
      <w:rFonts w:eastAsia="Times New Roman" w:cs="Times New Roman"/>
      <w:sz w:val="22"/>
    </w:rPr>
  </w:style>
  <w:style w:type="table" w:styleId="TableGrid">
    <w:name w:val="Table Grid"/>
    <w:basedOn w:val="TableNormal"/>
    <w:uiPriority w:val="39"/>
    <w:rsid w:val="00BA4E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D6A2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0D6A2D"/>
    <w:rPr>
      <w:color w:val="0000FF"/>
      <w:u w:val="single"/>
    </w:rPr>
  </w:style>
  <w:style w:type="character" w:styleId="PlaceholderText">
    <w:name w:val="Placeholder Text"/>
    <w:basedOn w:val="DefaultParagraphFont"/>
    <w:uiPriority w:val="99"/>
    <w:semiHidden/>
    <w:rsid w:val="004527CA"/>
    <w:rPr>
      <w:color w:val="808080"/>
    </w:rPr>
  </w:style>
  <w:style w:type="character" w:styleId="UnresolvedMention">
    <w:name w:val="Unresolved Mention"/>
    <w:basedOn w:val="DefaultParagraphFont"/>
    <w:uiPriority w:val="99"/>
    <w:semiHidden/>
    <w:unhideWhenUsed/>
    <w:rsid w:val="00637970"/>
    <w:rPr>
      <w:color w:val="605E5C"/>
      <w:shd w:val="clear" w:color="auto" w:fill="E1DFDD"/>
    </w:rPr>
  </w:style>
  <w:style w:type="character" w:styleId="LineNumber">
    <w:name w:val="line number"/>
    <w:basedOn w:val="DefaultParagraphFont"/>
    <w:uiPriority w:val="99"/>
    <w:semiHidden/>
    <w:unhideWhenUsed/>
    <w:rsid w:val="00883ED6"/>
  </w:style>
  <w:style w:type="paragraph" w:styleId="Header">
    <w:name w:val="header"/>
    <w:basedOn w:val="Normal"/>
    <w:link w:val="HeaderChar"/>
    <w:uiPriority w:val="99"/>
    <w:unhideWhenUsed/>
    <w:rsid w:val="00883ED6"/>
    <w:pPr>
      <w:tabs>
        <w:tab w:val="center" w:pos="4680"/>
        <w:tab w:val="right" w:pos="9360"/>
      </w:tabs>
    </w:pPr>
  </w:style>
  <w:style w:type="character" w:customStyle="1" w:styleId="HeaderChar">
    <w:name w:val="Header Char"/>
    <w:basedOn w:val="DefaultParagraphFont"/>
    <w:link w:val="Header"/>
    <w:uiPriority w:val="99"/>
    <w:rsid w:val="00883ED6"/>
  </w:style>
  <w:style w:type="paragraph" w:styleId="Footer">
    <w:name w:val="footer"/>
    <w:basedOn w:val="Normal"/>
    <w:link w:val="FooterChar"/>
    <w:uiPriority w:val="99"/>
    <w:unhideWhenUsed/>
    <w:rsid w:val="00883ED6"/>
    <w:pPr>
      <w:tabs>
        <w:tab w:val="center" w:pos="4680"/>
        <w:tab w:val="right" w:pos="9360"/>
      </w:tabs>
    </w:pPr>
  </w:style>
  <w:style w:type="character" w:customStyle="1" w:styleId="FooterChar">
    <w:name w:val="Footer Char"/>
    <w:basedOn w:val="DefaultParagraphFont"/>
    <w:link w:val="Footer"/>
    <w:uiPriority w:val="99"/>
    <w:rsid w:val="00883ED6"/>
  </w:style>
  <w:style w:type="paragraph" w:styleId="Revision">
    <w:name w:val="Revision"/>
    <w:hidden/>
    <w:uiPriority w:val="99"/>
    <w:semiHidden/>
    <w:rsid w:val="000E43E0"/>
  </w:style>
  <w:style w:type="table" w:styleId="PlainTable2">
    <w:name w:val="Plain Table 2"/>
    <w:basedOn w:val="TableNormal"/>
    <w:uiPriority w:val="42"/>
    <w:rsid w:val="00F071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7979">
      <w:bodyDiv w:val="1"/>
      <w:marLeft w:val="0"/>
      <w:marRight w:val="0"/>
      <w:marTop w:val="0"/>
      <w:marBottom w:val="0"/>
      <w:divBdr>
        <w:top w:val="none" w:sz="0" w:space="0" w:color="auto"/>
        <w:left w:val="none" w:sz="0" w:space="0" w:color="auto"/>
        <w:bottom w:val="none" w:sz="0" w:space="0" w:color="auto"/>
        <w:right w:val="none" w:sz="0" w:space="0" w:color="auto"/>
      </w:divBdr>
    </w:div>
    <w:div w:id="28843768">
      <w:bodyDiv w:val="1"/>
      <w:marLeft w:val="0"/>
      <w:marRight w:val="0"/>
      <w:marTop w:val="0"/>
      <w:marBottom w:val="0"/>
      <w:divBdr>
        <w:top w:val="none" w:sz="0" w:space="0" w:color="auto"/>
        <w:left w:val="none" w:sz="0" w:space="0" w:color="auto"/>
        <w:bottom w:val="none" w:sz="0" w:space="0" w:color="auto"/>
        <w:right w:val="none" w:sz="0" w:space="0" w:color="auto"/>
      </w:divBdr>
    </w:div>
    <w:div w:id="86384797">
      <w:bodyDiv w:val="1"/>
      <w:marLeft w:val="0"/>
      <w:marRight w:val="0"/>
      <w:marTop w:val="0"/>
      <w:marBottom w:val="0"/>
      <w:divBdr>
        <w:top w:val="none" w:sz="0" w:space="0" w:color="auto"/>
        <w:left w:val="none" w:sz="0" w:space="0" w:color="auto"/>
        <w:bottom w:val="none" w:sz="0" w:space="0" w:color="auto"/>
        <w:right w:val="none" w:sz="0" w:space="0" w:color="auto"/>
      </w:divBdr>
    </w:div>
    <w:div w:id="126092873">
      <w:bodyDiv w:val="1"/>
      <w:marLeft w:val="0"/>
      <w:marRight w:val="0"/>
      <w:marTop w:val="0"/>
      <w:marBottom w:val="0"/>
      <w:divBdr>
        <w:top w:val="none" w:sz="0" w:space="0" w:color="auto"/>
        <w:left w:val="none" w:sz="0" w:space="0" w:color="auto"/>
        <w:bottom w:val="none" w:sz="0" w:space="0" w:color="auto"/>
        <w:right w:val="none" w:sz="0" w:space="0" w:color="auto"/>
      </w:divBdr>
    </w:div>
    <w:div w:id="224411773">
      <w:bodyDiv w:val="1"/>
      <w:marLeft w:val="0"/>
      <w:marRight w:val="0"/>
      <w:marTop w:val="0"/>
      <w:marBottom w:val="0"/>
      <w:divBdr>
        <w:top w:val="none" w:sz="0" w:space="0" w:color="auto"/>
        <w:left w:val="none" w:sz="0" w:space="0" w:color="auto"/>
        <w:bottom w:val="none" w:sz="0" w:space="0" w:color="auto"/>
        <w:right w:val="none" w:sz="0" w:space="0" w:color="auto"/>
      </w:divBdr>
    </w:div>
    <w:div w:id="367149640">
      <w:bodyDiv w:val="1"/>
      <w:marLeft w:val="0"/>
      <w:marRight w:val="0"/>
      <w:marTop w:val="0"/>
      <w:marBottom w:val="0"/>
      <w:divBdr>
        <w:top w:val="none" w:sz="0" w:space="0" w:color="auto"/>
        <w:left w:val="none" w:sz="0" w:space="0" w:color="auto"/>
        <w:bottom w:val="none" w:sz="0" w:space="0" w:color="auto"/>
        <w:right w:val="none" w:sz="0" w:space="0" w:color="auto"/>
      </w:divBdr>
    </w:div>
    <w:div w:id="374161006">
      <w:bodyDiv w:val="1"/>
      <w:marLeft w:val="0"/>
      <w:marRight w:val="0"/>
      <w:marTop w:val="0"/>
      <w:marBottom w:val="0"/>
      <w:divBdr>
        <w:top w:val="none" w:sz="0" w:space="0" w:color="auto"/>
        <w:left w:val="none" w:sz="0" w:space="0" w:color="auto"/>
        <w:bottom w:val="none" w:sz="0" w:space="0" w:color="auto"/>
        <w:right w:val="none" w:sz="0" w:space="0" w:color="auto"/>
      </w:divBdr>
    </w:div>
    <w:div w:id="460924716">
      <w:bodyDiv w:val="1"/>
      <w:marLeft w:val="0"/>
      <w:marRight w:val="0"/>
      <w:marTop w:val="0"/>
      <w:marBottom w:val="0"/>
      <w:divBdr>
        <w:top w:val="none" w:sz="0" w:space="0" w:color="auto"/>
        <w:left w:val="none" w:sz="0" w:space="0" w:color="auto"/>
        <w:bottom w:val="none" w:sz="0" w:space="0" w:color="auto"/>
        <w:right w:val="none" w:sz="0" w:space="0" w:color="auto"/>
      </w:divBdr>
    </w:div>
    <w:div w:id="464547272">
      <w:bodyDiv w:val="1"/>
      <w:marLeft w:val="0"/>
      <w:marRight w:val="0"/>
      <w:marTop w:val="0"/>
      <w:marBottom w:val="0"/>
      <w:divBdr>
        <w:top w:val="none" w:sz="0" w:space="0" w:color="auto"/>
        <w:left w:val="none" w:sz="0" w:space="0" w:color="auto"/>
        <w:bottom w:val="none" w:sz="0" w:space="0" w:color="auto"/>
        <w:right w:val="none" w:sz="0" w:space="0" w:color="auto"/>
      </w:divBdr>
    </w:div>
    <w:div w:id="524250374">
      <w:bodyDiv w:val="1"/>
      <w:marLeft w:val="0"/>
      <w:marRight w:val="0"/>
      <w:marTop w:val="0"/>
      <w:marBottom w:val="0"/>
      <w:divBdr>
        <w:top w:val="none" w:sz="0" w:space="0" w:color="auto"/>
        <w:left w:val="none" w:sz="0" w:space="0" w:color="auto"/>
        <w:bottom w:val="none" w:sz="0" w:space="0" w:color="auto"/>
        <w:right w:val="none" w:sz="0" w:space="0" w:color="auto"/>
      </w:divBdr>
    </w:div>
    <w:div w:id="568736472">
      <w:bodyDiv w:val="1"/>
      <w:marLeft w:val="0"/>
      <w:marRight w:val="0"/>
      <w:marTop w:val="0"/>
      <w:marBottom w:val="0"/>
      <w:divBdr>
        <w:top w:val="none" w:sz="0" w:space="0" w:color="auto"/>
        <w:left w:val="none" w:sz="0" w:space="0" w:color="auto"/>
        <w:bottom w:val="none" w:sz="0" w:space="0" w:color="auto"/>
        <w:right w:val="none" w:sz="0" w:space="0" w:color="auto"/>
      </w:divBdr>
    </w:div>
    <w:div w:id="625699632">
      <w:bodyDiv w:val="1"/>
      <w:marLeft w:val="0"/>
      <w:marRight w:val="0"/>
      <w:marTop w:val="0"/>
      <w:marBottom w:val="0"/>
      <w:divBdr>
        <w:top w:val="none" w:sz="0" w:space="0" w:color="auto"/>
        <w:left w:val="none" w:sz="0" w:space="0" w:color="auto"/>
        <w:bottom w:val="none" w:sz="0" w:space="0" w:color="auto"/>
        <w:right w:val="none" w:sz="0" w:space="0" w:color="auto"/>
      </w:divBdr>
    </w:div>
    <w:div w:id="638808031">
      <w:bodyDiv w:val="1"/>
      <w:marLeft w:val="0"/>
      <w:marRight w:val="0"/>
      <w:marTop w:val="0"/>
      <w:marBottom w:val="0"/>
      <w:divBdr>
        <w:top w:val="none" w:sz="0" w:space="0" w:color="auto"/>
        <w:left w:val="none" w:sz="0" w:space="0" w:color="auto"/>
        <w:bottom w:val="none" w:sz="0" w:space="0" w:color="auto"/>
        <w:right w:val="none" w:sz="0" w:space="0" w:color="auto"/>
      </w:divBdr>
    </w:div>
    <w:div w:id="639001024">
      <w:bodyDiv w:val="1"/>
      <w:marLeft w:val="0"/>
      <w:marRight w:val="0"/>
      <w:marTop w:val="0"/>
      <w:marBottom w:val="0"/>
      <w:divBdr>
        <w:top w:val="none" w:sz="0" w:space="0" w:color="auto"/>
        <w:left w:val="none" w:sz="0" w:space="0" w:color="auto"/>
        <w:bottom w:val="none" w:sz="0" w:space="0" w:color="auto"/>
        <w:right w:val="none" w:sz="0" w:space="0" w:color="auto"/>
      </w:divBdr>
    </w:div>
    <w:div w:id="655765614">
      <w:bodyDiv w:val="1"/>
      <w:marLeft w:val="0"/>
      <w:marRight w:val="0"/>
      <w:marTop w:val="0"/>
      <w:marBottom w:val="0"/>
      <w:divBdr>
        <w:top w:val="none" w:sz="0" w:space="0" w:color="auto"/>
        <w:left w:val="none" w:sz="0" w:space="0" w:color="auto"/>
        <w:bottom w:val="none" w:sz="0" w:space="0" w:color="auto"/>
        <w:right w:val="none" w:sz="0" w:space="0" w:color="auto"/>
      </w:divBdr>
    </w:div>
    <w:div w:id="735323994">
      <w:bodyDiv w:val="1"/>
      <w:marLeft w:val="0"/>
      <w:marRight w:val="0"/>
      <w:marTop w:val="0"/>
      <w:marBottom w:val="0"/>
      <w:divBdr>
        <w:top w:val="none" w:sz="0" w:space="0" w:color="auto"/>
        <w:left w:val="none" w:sz="0" w:space="0" w:color="auto"/>
        <w:bottom w:val="none" w:sz="0" w:space="0" w:color="auto"/>
        <w:right w:val="none" w:sz="0" w:space="0" w:color="auto"/>
      </w:divBdr>
    </w:div>
    <w:div w:id="736826001">
      <w:bodyDiv w:val="1"/>
      <w:marLeft w:val="0"/>
      <w:marRight w:val="0"/>
      <w:marTop w:val="0"/>
      <w:marBottom w:val="0"/>
      <w:divBdr>
        <w:top w:val="none" w:sz="0" w:space="0" w:color="auto"/>
        <w:left w:val="none" w:sz="0" w:space="0" w:color="auto"/>
        <w:bottom w:val="none" w:sz="0" w:space="0" w:color="auto"/>
        <w:right w:val="none" w:sz="0" w:space="0" w:color="auto"/>
      </w:divBdr>
    </w:div>
    <w:div w:id="839274764">
      <w:bodyDiv w:val="1"/>
      <w:marLeft w:val="0"/>
      <w:marRight w:val="0"/>
      <w:marTop w:val="0"/>
      <w:marBottom w:val="0"/>
      <w:divBdr>
        <w:top w:val="none" w:sz="0" w:space="0" w:color="auto"/>
        <w:left w:val="none" w:sz="0" w:space="0" w:color="auto"/>
        <w:bottom w:val="none" w:sz="0" w:space="0" w:color="auto"/>
        <w:right w:val="none" w:sz="0" w:space="0" w:color="auto"/>
      </w:divBdr>
    </w:div>
    <w:div w:id="845826251">
      <w:bodyDiv w:val="1"/>
      <w:marLeft w:val="0"/>
      <w:marRight w:val="0"/>
      <w:marTop w:val="0"/>
      <w:marBottom w:val="0"/>
      <w:divBdr>
        <w:top w:val="none" w:sz="0" w:space="0" w:color="auto"/>
        <w:left w:val="none" w:sz="0" w:space="0" w:color="auto"/>
        <w:bottom w:val="none" w:sz="0" w:space="0" w:color="auto"/>
        <w:right w:val="none" w:sz="0" w:space="0" w:color="auto"/>
      </w:divBdr>
    </w:div>
    <w:div w:id="880944584">
      <w:bodyDiv w:val="1"/>
      <w:marLeft w:val="0"/>
      <w:marRight w:val="0"/>
      <w:marTop w:val="0"/>
      <w:marBottom w:val="0"/>
      <w:divBdr>
        <w:top w:val="none" w:sz="0" w:space="0" w:color="auto"/>
        <w:left w:val="none" w:sz="0" w:space="0" w:color="auto"/>
        <w:bottom w:val="none" w:sz="0" w:space="0" w:color="auto"/>
        <w:right w:val="none" w:sz="0" w:space="0" w:color="auto"/>
      </w:divBdr>
    </w:div>
    <w:div w:id="886799483">
      <w:bodyDiv w:val="1"/>
      <w:marLeft w:val="0"/>
      <w:marRight w:val="0"/>
      <w:marTop w:val="0"/>
      <w:marBottom w:val="0"/>
      <w:divBdr>
        <w:top w:val="none" w:sz="0" w:space="0" w:color="auto"/>
        <w:left w:val="none" w:sz="0" w:space="0" w:color="auto"/>
        <w:bottom w:val="none" w:sz="0" w:space="0" w:color="auto"/>
        <w:right w:val="none" w:sz="0" w:space="0" w:color="auto"/>
      </w:divBdr>
    </w:div>
    <w:div w:id="1166436310">
      <w:bodyDiv w:val="1"/>
      <w:marLeft w:val="0"/>
      <w:marRight w:val="0"/>
      <w:marTop w:val="0"/>
      <w:marBottom w:val="0"/>
      <w:divBdr>
        <w:top w:val="none" w:sz="0" w:space="0" w:color="auto"/>
        <w:left w:val="none" w:sz="0" w:space="0" w:color="auto"/>
        <w:bottom w:val="none" w:sz="0" w:space="0" w:color="auto"/>
        <w:right w:val="none" w:sz="0" w:space="0" w:color="auto"/>
      </w:divBdr>
    </w:div>
    <w:div w:id="1229002254">
      <w:bodyDiv w:val="1"/>
      <w:marLeft w:val="0"/>
      <w:marRight w:val="0"/>
      <w:marTop w:val="0"/>
      <w:marBottom w:val="0"/>
      <w:divBdr>
        <w:top w:val="none" w:sz="0" w:space="0" w:color="auto"/>
        <w:left w:val="none" w:sz="0" w:space="0" w:color="auto"/>
        <w:bottom w:val="none" w:sz="0" w:space="0" w:color="auto"/>
        <w:right w:val="none" w:sz="0" w:space="0" w:color="auto"/>
      </w:divBdr>
    </w:div>
    <w:div w:id="1291977766">
      <w:bodyDiv w:val="1"/>
      <w:marLeft w:val="0"/>
      <w:marRight w:val="0"/>
      <w:marTop w:val="0"/>
      <w:marBottom w:val="0"/>
      <w:divBdr>
        <w:top w:val="none" w:sz="0" w:space="0" w:color="auto"/>
        <w:left w:val="none" w:sz="0" w:space="0" w:color="auto"/>
        <w:bottom w:val="none" w:sz="0" w:space="0" w:color="auto"/>
        <w:right w:val="none" w:sz="0" w:space="0" w:color="auto"/>
      </w:divBdr>
    </w:div>
    <w:div w:id="1406536965">
      <w:bodyDiv w:val="1"/>
      <w:marLeft w:val="0"/>
      <w:marRight w:val="0"/>
      <w:marTop w:val="0"/>
      <w:marBottom w:val="0"/>
      <w:divBdr>
        <w:top w:val="none" w:sz="0" w:space="0" w:color="auto"/>
        <w:left w:val="none" w:sz="0" w:space="0" w:color="auto"/>
        <w:bottom w:val="none" w:sz="0" w:space="0" w:color="auto"/>
        <w:right w:val="none" w:sz="0" w:space="0" w:color="auto"/>
      </w:divBdr>
    </w:div>
    <w:div w:id="1463495996">
      <w:bodyDiv w:val="1"/>
      <w:marLeft w:val="0"/>
      <w:marRight w:val="0"/>
      <w:marTop w:val="0"/>
      <w:marBottom w:val="0"/>
      <w:divBdr>
        <w:top w:val="none" w:sz="0" w:space="0" w:color="auto"/>
        <w:left w:val="none" w:sz="0" w:space="0" w:color="auto"/>
        <w:bottom w:val="none" w:sz="0" w:space="0" w:color="auto"/>
        <w:right w:val="none" w:sz="0" w:space="0" w:color="auto"/>
      </w:divBdr>
    </w:div>
    <w:div w:id="1516723563">
      <w:bodyDiv w:val="1"/>
      <w:marLeft w:val="0"/>
      <w:marRight w:val="0"/>
      <w:marTop w:val="0"/>
      <w:marBottom w:val="0"/>
      <w:divBdr>
        <w:top w:val="none" w:sz="0" w:space="0" w:color="auto"/>
        <w:left w:val="none" w:sz="0" w:space="0" w:color="auto"/>
        <w:bottom w:val="none" w:sz="0" w:space="0" w:color="auto"/>
        <w:right w:val="none" w:sz="0" w:space="0" w:color="auto"/>
      </w:divBdr>
    </w:div>
    <w:div w:id="1639649931">
      <w:bodyDiv w:val="1"/>
      <w:marLeft w:val="0"/>
      <w:marRight w:val="0"/>
      <w:marTop w:val="0"/>
      <w:marBottom w:val="0"/>
      <w:divBdr>
        <w:top w:val="none" w:sz="0" w:space="0" w:color="auto"/>
        <w:left w:val="none" w:sz="0" w:space="0" w:color="auto"/>
        <w:bottom w:val="none" w:sz="0" w:space="0" w:color="auto"/>
        <w:right w:val="none" w:sz="0" w:space="0" w:color="auto"/>
      </w:divBdr>
    </w:div>
    <w:div w:id="1738360250">
      <w:bodyDiv w:val="1"/>
      <w:marLeft w:val="0"/>
      <w:marRight w:val="0"/>
      <w:marTop w:val="0"/>
      <w:marBottom w:val="0"/>
      <w:divBdr>
        <w:top w:val="none" w:sz="0" w:space="0" w:color="auto"/>
        <w:left w:val="none" w:sz="0" w:space="0" w:color="auto"/>
        <w:bottom w:val="none" w:sz="0" w:space="0" w:color="auto"/>
        <w:right w:val="none" w:sz="0" w:space="0" w:color="auto"/>
      </w:divBdr>
    </w:div>
    <w:div w:id="1844009238">
      <w:bodyDiv w:val="1"/>
      <w:marLeft w:val="0"/>
      <w:marRight w:val="0"/>
      <w:marTop w:val="0"/>
      <w:marBottom w:val="0"/>
      <w:divBdr>
        <w:top w:val="none" w:sz="0" w:space="0" w:color="auto"/>
        <w:left w:val="none" w:sz="0" w:space="0" w:color="auto"/>
        <w:bottom w:val="none" w:sz="0" w:space="0" w:color="auto"/>
        <w:right w:val="none" w:sz="0" w:space="0" w:color="auto"/>
      </w:divBdr>
    </w:div>
    <w:div w:id="1867057400">
      <w:bodyDiv w:val="1"/>
      <w:marLeft w:val="0"/>
      <w:marRight w:val="0"/>
      <w:marTop w:val="0"/>
      <w:marBottom w:val="0"/>
      <w:divBdr>
        <w:top w:val="none" w:sz="0" w:space="0" w:color="auto"/>
        <w:left w:val="none" w:sz="0" w:space="0" w:color="auto"/>
        <w:bottom w:val="none" w:sz="0" w:space="0" w:color="auto"/>
        <w:right w:val="none" w:sz="0" w:space="0" w:color="auto"/>
      </w:divBdr>
    </w:div>
    <w:div w:id="1885406933">
      <w:bodyDiv w:val="1"/>
      <w:marLeft w:val="0"/>
      <w:marRight w:val="0"/>
      <w:marTop w:val="0"/>
      <w:marBottom w:val="0"/>
      <w:divBdr>
        <w:top w:val="none" w:sz="0" w:space="0" w:color="auto"/>
        <w:left w:val="none" w:sz="0" w:space="0" w:color="auto"/>
        <w:bottom w:val="none" w:sz="0" w:space="0" w:color="auto"/>
        <w:right w:val="none" w:sz="0" w:space="0" w:color="auto"/>
      </w:divBdr>
    </w:div>
    <w:div w:id="1922064767">
      <w:bodyDiv w:val="1"/>
      <w:marLeft w:val="0"/>
      <w:marRight w:val="0"/>
      <w:marTop w:val="0"/>
      <w:marBottom w:val="0"/>
      <w:divBdr>
        <w:top w:val="none" w:sz="0" w:space="0" w:color="auto"/>
        <w:left w:val="none" w:sz="0" w:space="0" w:color="auto"/>
        <w:bottom w:val="none" w:sz="0" w:space="0" w:color="auto"/>
        <w:right w:val="none" w:sz="0" w:space="0" w:color="auto"/>
      </w:divBdr>
    </w:div>
    <w:div w:id="1933927930">
      <w:bodyDiv w:val="1"/>
      <w:marLeft w:val="0"/>
      <w:marRight w:val="0"/>
      <w:marTop w:val="0"/>
      <w:marBottom w:val="0"/>
      <w:divBdr>
        <w:top w:val="none" w:sz="0" w:space="0" w:color="auto"/>
        <w:left w:val="none" w:sz="0" w:space="0" w:color="auto"/>
        <w:bottom w:val="none" w:sz="0" w:space="0" w:color="auto"/>
        <w:right w:val="none" w:sz="0" w:space="0" w:color="auto"/>
      </w:divBdr>
    </w:div>
    <w:div w:id="1976595480">
      <w:bodyDiv w:val="1"/>
      <w:marLeft w:val="0"/>
      <w:marRight w:val="0"/>
      <w:marTop w:val="0"/>
      <w:marBottom w:val="0"/>
      <w:divBdr>
        <w:top w:val="none" w:sz="0" w:space="0" w:color="auto"/>
        <w:left w:val="none" w:sz="0" w:space="0" w:color="auto"/>
        <w:bottom w:val="none" w:sz="0" w:space="0" w:color="auto"/>
        <w:right w:val="none" w:sz="0" w:space="0" w:color="auto"/>
      </w:divBdr>
    </w:div>
    <w:div w:id="2037999477">
      <w:bodyDiv w:val="1"/>
      <w:marLeft w:val="0"/>
      <w:marRight w:val="0"/>
      <w:marTop w:val="0"/>
      <w:marBottom w:val="0"/>
      <w:divBdr>
        <w:top w:val="none" w:sz="0" w:space="0" w:color="auto"/>
        <w:left w:val="none" w:sz="0" w:space="0" w:color="auto"/>
        <w:bottom w:val="none" w:sz="0" w:space="0" w:color="auto"/>
        <w:right w:val="none" w:sz="0" w:space="0" w:color="auto"/>
      </w:divBdr>
    </w:div>
    <w:div w:id="2077167322">
      <w:bodyDiv w:val="1"/>
      <w:marLeft w:val="0"/>
      <w:marRight w:val="0"/>
      <w:marTop w:val="0"/>
      <w:marBottom w:val="0"/>
      <w:divBdr>
        <w:top w:val="none" w:sz="0" w:space="0" w:color="auto"/>
        <w:left w:val="none" w:sz="0" w:space="0" w:color="auto"/>
        <w:bottom w:val="none" w:sz="0" w:space="0" w:color="auto"/>
        <w:right w:val="none" w:sz="0" w:space="0" w:color="auto"/>
      </w:divBdr>
    </w:div>
    <w:div w:id="2112703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F3B4FE-01C1-1747-95AA-3F73C121B204}">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B2898-A755-C94B-B6D9-3DE9F6C80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3</Pages>
  <Words>17601</Words>
  <Characters>100327</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7</cp:revision>
  <cp:lastPrinted>2023-02-10T00:13:00Z</cp:lastPrinted>
  <dcterms:created xsi:type="dcterms:W3CDTF">2023-02-10T00:13:00Z</dcterms:created>
  <dcterms:modified xsi:type="dcterms:W3CDTF">2023-02-15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RTrMWG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_documentId">
    <vt:lpwstr>documentId_1697</vt:lpwstr>
  </property>
  <property fmtid="{D5CDD505-2E9C-101B-9397-08002B2CF9AE}" pid="5" name="grammarly_documentContext">
    <vt:lpwstr>{"goals":[],"domain":"general","emotions":[],"dialect":"american"}</vt:lpwstr>
  </property>
</Properties>
</file>